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1387C4" w14:textId="77777777" w:rsidR="00D66217" w:rsidRPr="00290857" w:rsidRDefault="00D66217" w:rsidP="00D66217">
      <w:pPr>
        <w:spacing w:line="276" w:lineRule="auto"/>
        <w:jc w:val="center"/>
        <w:rPr>
          <w:rFonts w:cs="Arial"/>
          <w:bCs/>
          <w:color w:val="000000" w:themeColor="text1"/>
        </w:rPr>
      </w:pPr>
      <w:r w:rsidRPr="00290857">
        <w:rPr>
          <w:rFonts w:cs="Arial"/>
          <w:noProof/>
          <w:color w:val="000000" w:themeColor="text1"/>
        </w:rPr>
        <w:drawing>
          <wp:inline distT="0" distB="0" distL="0" distR="0" wp14:anchorId="489AF6F9" wp14:editId="7C018D17">
            <wp:extent cx="1495425" cy="1495425"/>
            <wp:effectExtent l="0" t="0" r="9525" b="9525"/>
            <wp:docPr id="186" name="Picture 186" descr="Logo, company n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Logo, company nam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5425" cy="149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4C65C2" w14:textId="77777777" w:rsidR="00D66217" w:rsidRPr="00290857" w:rsidRDefault="00D66217" w:rsidP="00D66217">
      <w:pPr>
        <w:spacing w:line="276" w:lineRule="auto"/>
        <w:jc w:val="center"/>
        <w:rPr>
          <w:rFonts w:cs="Arial"/>
          <w:bCs/>
          <w:color w:val="000000" w:themeColor="text1"/>
        </w:rPr>
      </w:pPr>
    </w:p>
    <w:p w14:paraId="5A1351E3" w14:textId="6B46CF04" w:rsidR="00483A29" w:rsidRDefault="00483A29" w:rsidP="00D66217">
      <w:pPr>
        <w:spacing w:line="276" w:lineRule="auto"/>
        <w:jc w:val="center"/>
        <w:rPr>
          <w:rFonts w:cs="Arial"/>
          <w:b/>
          <w:color w:val="000000" w:themeColor="text1"/>
          <w:sz w:val="52"/>
          <w:szCs w:val="52"/>
        </w:rPr>
      </w:pPr>
      <w:r w:rsidRPr="00290857">
        <w:rPr>
          <w:rFonts w:cs="Arial"/>
          <w:b/>
          <w:color w:val="000000" w:themeColor="text1"/>
          <w:sz w:val="52"/>
          <w:szCs w:val="52"/>
        </w:rPr>
        <w:t>Data and Knowledge Engineering</w:t>
      </w:r>
    </w:p>
    <w:p w14:paraId="1680B2A8" w14:textId="6252A794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 w:val="52"/>
          <w:szCs w:val="52"/>
        </w:rPr>
      </w:pPr>
    </w:p>
    <w:p w14:paraId="17F3BCB9" w14:textId="77777777" w:rsidR="00D64244" w:rsidRPr="00290857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 w:val="52"/>
          <w:szCs w:val="52"/>
        </w:rPr>
      </w:pPr>
    </w:p>
    <w:p w14:paraId="31526CE6" w14:textId="64F97855" w:rsidR="00D66217" w:rsidRPr="00290857" w:rsidRDefault="00D66217" w:rsidP="00D66217">
      <w:pPr>
        <w:spacing w:line="276" w:lineRule="auto"/>
        <w:jc w:val="center"/>
        <w:rPr>
          <w:rFonts w:cs="Arial"/>
          <w:b/>
          <w:color w:val="000000" w:themeColor="text1"/>
          <w:sz w:val="28"/>
          <w:szCs w:val="28"/>
        </w:rPr>
      </w:pPr>
      <w:r w:rsidRPr="00290857">
        <w:rPr>
          <w:rFonts w:cs="Arial"/>
          <w:b/>
          <w:color w:val="000000" w:themeColor="text1"/>
          <w:sz w:val="28"/>
          <w:szCs w:val="28"/>
        </w:rPr>
        <w:t xml:space="preserve">Assessment </w:t>
      </w:r>
    </w:p>
    <w:p w14:paraId="1CB4A9D0" w14:textId="77777777" w:rsidR="00B906B6" w:rsidRPr="00290857" w:rsidRDefault="00B906B6" w:rsidP="00D66217">
      <w:pPr>
        <w:spacing w:line="276" w:lineRule="auto"/>
        <w:jc w:val="center"/>
        <w:rPr>
          <w:rFonts w:cs="Arial"/>
          <w:b/>
          <w:color w:val="000000" w:themeColor="text1"/>
          <w:sz w:val="48"/>
          <w:szCs w:val="48"/>
        </w:rPr>
      </w:pPr>
      <w:r w:rsidRPr="00290857">
        <w:rPr>
          <w:rFonts w:cs="Arial"/>
          <w:b/>
          <w:color w:val="000000" w:themeColor="text1"/>
          <w:sz w:val="48"/>
          <w:szCs w:val="48"/>
        </w:rPr>
        <w:t>Data Pre-processing and Incremental Learning</w:t>
      </w:r>
    </w:p>
    <w:p w14:paraId="00459355" w14:textId="77777777" w:rsidR="00B906B6" w:rsidRPr="00290857" w:rsidRDefault="00B906B6" w:rsidP="00D66217">
      <w:pPr>
        <w:spacing w:line="276" w:lineRule="auto"/>
        <w:jc w:val="center"/>
        <w:rPr>
          <w:rFonts w:cs="Arial"/>
          <w:b/>
          <w:color w:val="000000" w:themeColor="text1"/>
          <w:sz w:val="48"/>
          <w:szCs w:val="48"/>
        </w:rPr>
      </w:pPr>
    </w:p>
    <w:p w14:paraId="6797EE1C" w14:textId="518A3F0D" w:rsidR="002F1562" w:rsidRDefault="002F1562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3FA1BE53" w14:textId="3B0F3F82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53043165" w14:textId="62E7E15B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74BD4EF3" w14:textId="1D8AB9E3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6E0A0BCF" w14:textId="1273F5F2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05AEEE34" w14:textId="22F4F797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2ACB2643" w14:textId="4E8799FA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432AEA28" w14:textId="6065CE4E" w:rsidR="00D64244" w:rsidRDefault="00D64244" w:rsidP="00D66217">
      <w:pPr>
        <w:spacing w:line="276" w:lineRule="auto"/>
        <w:jc w:val="center"/>
        <w:rPr>
          <w:rFonts w:cs="Arial"/>
          <w:b/>
          <w:color w:val="000000" w:themeColor="text1"/>
          <w:szCs w:val="24"/>
        </w:rPr>
      </w:pPr>
    </w:p>
    <w:p w14:paraId="3CA87501" w14:textId="77777777" w:rsidR="00D64244" w:rsidRPr="00290857" w:rsidRDefault="00D64244" w:rsidP="00D66217">
      <w:pPr>
        <w:spacing w:line="276" w:lineRule="auto"/>
        <w:jc w:val="center"/>
        <w:rPr>
          <w:rFonts w:cs="Arial"/>
          <w:color w:val="000000" w:themeColor="text1"/>
          <w:sz w:val="28"/>
          <w:szCs w:val="28"/>
        </w:rPr>
      </w:pPr>
    </w:p>
    <w:p w14:paraId="52DB25EF" w14:textId="77777777" w:rsidR="00D66217" w:rsidRPr="00290857" w:rsidRDefault="00D66217" w:rsidP="00D66217">
      <w:pPr>
        <w:spacing w:line="276" w:lineRule="auto"/>
        <w:jc w:val="center"/>
        <w:rPr>
          <w:rFonts w:cs="Arial"/>
          <w:b/>
          <w:bCs/>
          <w:color w:val="000000" w:themeColor="text1"/>
          <w:sz w:val="28"/>
          <w:szCs w:val="28"/>
        </w:rPr>
      </w:pPr>
      <w:r w:rsidRPr="00290857">
        <w:rPr>
          <w:rFonts w:cs="Arial"/>
          <w:b/>
          <w:bCs/>
          <w:color w:val="000000" w:themeColor="text1"/>
          <w:sz w:val="28"/>
          <w:szCs w:val="28"/>
        </w:rPr>
        <w:t>Submitted by:</w:t>
      </w:r>
    </w:p>
    <w:p w14:paraId="3C4B35F7" w14:textId="77777777" w:rsidR="00D66217" w:rsidRPr="00290857" w:rsidRDefault="00D66217" w:rsidP="00D66217">
      <w:pPr>
        <w:spacing w:line="276" w:lineRule="auto"/>
        <w:jc w:val="center"/>
        <w:rPr>
          <w:rFonts w:cs="Arial"/>
          <w:color w:val="000000" w:themeColor="text1"/>
          <w:sz w:val="28"/>
          <w:szCs w:val="28"/>
        </w:rPr>
      </w:pPr>
      <w:r w:rsidRPr="00290857">
        <w:rPr>
          <w:rFonts w:cs="Arial"/>
          <w:color w:val="000000" w:themeColor="text1"/>
          <w:sz w:val="28"/>
          <w:szCs w:val="28"/>
        </w:rPr>
        <w:t>Johan Sebastian Ramirez Vallejo</w:t>
      </w:r>
    </w:p>
    <w:p w14:paraId="2C620D0A" w14:textId="06905CDA" w:rsidR="00D66217" w:rsidRPr="00290857" w:rsidRDefault="00D66217" w:rsidP="00D66217">
      <w:pPr>
        <w:spacing w:line="276" w:lineRule="auto"/>
        <w:jc w:val="center"/>
        <w:rPr>
          <w:rFonts w:cs="Arial"/>
          <w:color w:val="000000" w:themeColor="text1"/>
          <w:sz w:val="18"/>
          <w:szCs w:val="18"/>
        </w:rPr>
      </w:pPr>
    </w:p>
    <w:p w14:paraId="27E5945D" w14:textId="702C84B4" w:rsidR="00C36BCC" w:rsidRPr="00290857" w:rsidRDefault="009E1FD7">
      <w:pPr>
        <w:rPr>
          <w:rFonts w:cs="Arial"/>
          <w:color w:val="000000" w:themeColor="text1"/>
        </w:rPr>
      </w:pPr>
    </w:p>
    <w:p w14:paraId="4AACFFCD" w14:textId="690110C6" w:rsidR="00581833" w:rsidRPr="00290857" w:rsidRDefault="00A406CC" w:rsidP="00655C7F">
      <w:pPr>
        <w:pStyle w:val="Heading1"/>
        <w:rPr>
          <w:rFonts w:cs="Arial"/>
          <w:color w:val="000000" w:themeColor="text1"/>
          <w:sz w:val="24"/>
          <w:szCs w:val="24"/>
        </w:rPr>
      </w:pPr>
      <w:r w:rsidRPr="00290857">
        <w:rPr>
          <w:rFonts w:cs="Arial"/>
          <w:color w:val="000000" w:themeColor="text1"/>
          <w:sz w:val="24"/>
          <w:szCs w:val="24"/>
        </w:rPr>
        <w:lastRenderedPageBreak/>
        <w:t>Data Pre-processing</w:t>
      </w:r>
    </w:p>
    <w:p w14:paraId="68ED78FC" w14:textId="77777777" w:rsidR="00655C7F" w:rsidRPr="00290857" w:rsidRDefault="00655C7F" w:rsidP="00655C7F">
      <w:pPr>
        <w:rPr>
          <w:rFonts w:cs="Arial"/>
          <w:color w:val="000000" w:themeColor="text1"/>
          <w:szCs w:val="24"/>
        </w:rPr>
      </w:pPr>
    </w:p>
    <w:p w14:paraId="2E26BE76" w14:textId="31129325" w:rsidR="00F83782" w:rsidRPr="00290857" w:rsidRDefault="00F83782" w:rsidP="00655C7F">
      <w:pPr>
        <w:pStyle w:val="ListParagraph"/>
        <w:numPr>
          <w:ilvl w:val="0"/>
          <w:numId w:val="32"/>
        </w:num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>Assume that the Airlines dataset has some missing values. Out of the missing value imputation techniques (</w:t>
      </w:r>
      <w:r w:rsidR="0074710D" w:rsidRPr="00290857">
        <w:rPr>
          <w:rFonts w:cs="Arial"/>
          <w:color w:val="000000" w:themeColor="text1"/>
          <w:szCs w:val="24"/>
        </w:rPr>
        <w:t>i.e.,</w:t>
      </w:r>
      <w:r w:rsidRPr="00290857">
        <w:rPr>
          <w:rFonts w:cs="Arial"/>
          <w:color w:val="000000" w:themeColor="text1"/>
          <w:szCs w:val="24"/>
        </w:rPr>
        <w:t xml:space="preserve"> Mean Imputation, EMI and DMI) discussed in this subject, which technique do you prefer to use for the Airlines dataset? Why? [5 marks]</w:t>
      </w:r>
    </w:p>
    <w:p w14:paraId="426318B8" w14:textId="77777777" w:rsidR="00B05AC8" w:rsidRPr="00290857" w:rsidRDefault="00B05AC8" w:rsidP="00B05AC8">
      <w:pPr>
        <w:pStyle w:val="ListParagraph"/>
        <w:rPr>
          <w:rFonts w:cs="Arial"/>
          <w:color w:val="000000" w:themeColor="text1"/>
          <w:szCs w:val="24"/>
        </w:rPr>
      </w:pPr>
    </w:p>
    <w:p w14:paraId="72FD5E11" w14:textId="4CDF8A85" w:rsidR="0045446A" w:rsidRPr="00290857" w:rsidRDefault="00681CD6" w:rsidP="00D51F48">
      <w:pPr>
        <w:pStyle w:val="ListParagraph"/>
        <w:numPr>
          <w:ilvl w:val="0"/>
          <w:numId w:val="37"/>
        </w:num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 xml:space="preserve">I prefer </w:t>
      </w:r>
      <w:r w:rsidR="00D64244">
        <w:rPr>
          <w:rFonts w:cs="Arial"/>
          <w:color w:val="000000" w:themeColor="text1"/>
          <w:szCs w:val="24"/>
        </w:rPr>
        <w:t xml:space="preserve">to </w:t>
      </w:r>
      <w:r w:rsidRPr="00290857">
        <w:rPr>
          <w:rFonts w:cs="Arial"/>
          <w:color w:val="000000" w:themeColor="text1"/>
          <w:szCs w:val="24"/>
        </w:rPr>
        <w:t xml:space="preserve">use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8E6D2D" w:rsidRPr="00290857">
        <w:rPr>
          <w:rFonts w:cs="Arial"/>
          <w:color w:val="000000" w:themeColor="text1"/>
          <w:szCs w:val="24"/>
        </w:rPr>
        <w:t xml:space="preserve">DMI technique </w:t>
      </w:r>
      <w:r w:rsidRPr="00290857">
        <w:rPr>
          <w:rFonts w:cs="Arial"/>
          <w:color w:val="000000" w:themeColor="text1"/>
          <w:szCs w:val="24"/>
        </w:rPr>
        <w:t xml:space="preserve">because </w:t>
      </w:r>
      <w:r w:rsidR="008E6D2D" w:rsidRPr="00290857">
        <w:rPr>
          <w:rFonts w:cs="Arial"/>
          <w:color w:val="000000" w:themeColor="text1"/>
          <w:szCs w:val="24"/>
        </w:rPr>
        <w:t>us</w:t>
      </w:r>
      <w:r w:rsidR="00D64244">
        <w:rPr>
          <w:rFonts w:cs="Arial"/>
          <w:color w:val="000000" w:themeColor="text1"/>
          <w:szCs w:val="24"/>
        </w:rPr>
        <w:t>ing</w:t>
      </w:r>
      <w:r w:rsidR="00363CF2" w:rsidRPr="00290857">
        <w:rPr>
          <w:rFonts w:cs="Arial"/>
          <w:color w:val="000000" w:themeColor="text1"/>
          <w:szCs w:val="24"/>
        </w:rPr>
        <w:t xml:space="preserve"> decision trees </w:t>
      </w:r>
      <w:r w:rsidR="00C77AEC" w:rsidRPr="00290857">
        <w:rPr>
          <w:rFonts w:cs="Arial"/>
          <w:color w:val="000000" w:themeColor="text1"/>
          <w:szCs w:val="24"/>
        </w:rPr>
        <w:t>allow</w:t>
      </w:r>
      <w:r w:rsidR="00D64244">
        <w:rPr>
          <w:rFonts w:cs="Arial"/>
          <w:color w:val="000000" w:themeColor="text1"/>
          <w:szCs w:val="24"/>
        </w:rPr>
        <w:t>s</w:t>
      </w:r>
      <w:r w:rsidR="00C77AEC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us </w:t>
      </w:r>
      <w:r w:rsidR="00C77AEC" w:rsidRPr="00290857">
        <w:rPr>
          <w:rFonts w:cs="Arial"/>
          <w:color w:val="000000" w:themeColor="text1"/>
          <w:szCs w:val="24"/>
        </w:rPr>
        <w:t xml:space="preserve">to </w:t>
      </w:r>
      <w:r w:rsidR="00C361D7" w:rsidRPr="00290857">
        <w:rPr>
          <w:rFonts w:cs="Arial"/>
          <w:color w:val="000000" w:themeColor="text1"/>
          <w:szCs w:val="24"/>
        </w:rPr>
        <w:t>find horizontal</w:t>
      </w:r>
      <w:r w:rsidR="008E6D2D" w:rsidRPr="00290857">
        <w:rPr>
          <w:rFonts w:cs="Arial"/>
          <w:color w:val="000000" w:themeColor="text1"/>
          <w:szCs w:val="24"/>
        </w:rPr>
        <w:t xml:space="preserve"> segments </w:t>
      </w:r>
      <w:r w:rsidR="00C77AEC" w:rsidRPr="00290857">
        <w:rPr>
          <w:rFonts w:cs="Arial"/>
          <w:color w:val="000000" w:themeColor="text1"/>
          <w:szCs w:val="24"/>
        </w:rPr>
        <w:t xml:space="preserve">that </w:t>
      </w:r>
      <w:r w:rsidR="00F052BA" w:rsidRPr="00290857">
        <w:rPr>
          <w:rFonts w:cs="Arial"/>
          <w:color w:val="000000" w:themeColor="text1"/>
          <w:szCs w:val="24"/>
        </w:rPr>
        <w:t xml:space="preserve">likely find </w:t>
      </w:r>
      <w:r w:rsidR="00D64244">
        <w:rPr>
          <w:rFonts w:cs="Arial"/>
          <w:color w:val="000000" w:themeColor="text1"/>
          <w:szCs w:val="24"/>
        </w:rPr>
        <w:t xml:space="preserve">a </w:t>
      </w:r>
      <w:r w:rsidR="00F052BA" w:rsidRPr="00290857">
        <w:rPr>
          <w:rFonts w:cs="Arial"/>
          <w:color w:val="000000" w:themeColor="text1"/>
          <w:szCs w:val="24"/>
        </w:rPr>
        <w:t xml:space="preserve">high correlation among </w:t>
      </w:r>
      <w:r w:rsidR="00C144AB" w:rsidRPr="00290857">
        <w:rPr>
          <w:rFonts w:cs="Arial"/>
          <w:color w:val="000000" w:themeColor="text1"/>
          <w:szCs w:val="24"/>
        </w:rPr>
        <w:t>the attributes.</w:t>
      </w:r>
      <w:r w:rsidR="00AC07F7">
        <w:rPr>
          <w:rFonts w:cs="Arial"/>
          <w:color w:val="000000" w:themeColor="text1"/>
          <w:szCs w:val="24"/>
        </w:rPr>
        <w:t xml:space="preserve"> </w:t>
      </w:r>
      <w:r w:rsidR="004E112E">
        <w:rPr>
          <w:rFonts w:cs="Arial"/>
          <w:color w:val="000000" w:themeColor="text1"/>
          <w:szCs w:val="24"/>
        </w:rPr>
        <w:t>There</w:t>
      </w:r>
      <w:r w:rsidR="00AC07F7">
        <w:rPr>
          <w:rFonts w:cs="Arial"/>
          <w:color w:val="000000" w:themeColor="text1"/>
          <w:szCs w:val="24"/>
        </w:rPr>
        <w:t xml:space="preserve">fore, I can get better </w:t>
      </w:r>
      <w:r w:rsidR="00540168">
        <w:rPr>
          <w:rFonts w:cs="Arial"/>
          <w:color w:val="000000" w:themeColor="text1"/>
          <w:szCs w:val="24"/>
        </w:rPr>
        <w:t>accuracy</w:t>
      </w:r>
      <w:r w:rsidR="00AC07F7">
        <w:rPr>
          <w:rFonts w:cs="Arial"/>
          <w:color w:val="000000" w:themeColor="text1"/>
          <w:szCs w:val="24"/>
        </w:rPr>
        <w:t>.</w:t>
      </w:r>
      <w:r w:rsidR="00C144AB" w:rsidRPr="00290857">
        <w:rPr>
          <w:rFonts w:cs="Arial"/>
          <w:color w:val="000000" w:themeColor="text1"/>
          <w:szCs w:val="24"/>
        </w:rPr>
        <w:t xml:space="preserve"> This technic use</w:t>
      </w:r>
      <w:r w:rsidR="00D64244">
        <w:rPr>
          <w:rFonts w:cs="Arial"/>
          <w:color w:val="000000" w:themeColor="text1"/>
          <w:szCs w:val="24"/>
        </w:rPr>
        <w:t>s</w:t>
      </w:r>
      <w:r w:rsidR="00C144AB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652041" w:rsidRPr="00290857">
        <w:rPr>
          <w:rFonts w:cs="Arial"/>
          <w:color w:val="000000" w:themeColor="text1"/>
          <w:szCs w:val="24"/>
        </w:rPr>
        <w:t xml:space="preserve">EMI technic to </w:t>
      </w:r>
      <w:r w:rsidR="00AC7D44" w:rsidRPr="00290857">
        <w:rPr>
          <w:rFonts w:cs="Arial"/>
          <w:color w:val="000000" w:themeColor="text1"/>
          <w:szCs w:val="24"/>
        </w:rPr>
        <w:t>achieve</w:t>
      </w:r>
      <w:r w:rsidR="00652041" w:rsidRPr="00290857">
        <w:rPr>
          <w:rFonts w:cs="Arial"/>
          <w:color w:val="000000" w:themeColor="text1"/>
          <w:szCs w:val="24"/>
        </w:rPr>
        <w:t xml:space="preserve"> </w:t>
      </w:r>
      <w:r w:rsidR="00370D65" w:rsidRPr="00290857">
        <w:rPr>
          <w:rFonts w:cs="Arial"/>
          <w:color w:val="000000" w:themeColor="text1"/>
          <w:szCs w:val="24"/>
        </w:rPr>
        <w:t xml:space="preserve">the prediction </w:t>
      </w:r>
      <w:r w:rsidR="00600627" w:rsidRPr="00290857">
        <w:rPr>
          <w:rFonts w:cs="Arial"/>
          <w:color w:val="000000" w:themeColor="text1"/>
          <w:szCs w:val="24"/>
        </w:rPr>
        <w:t xml:space="preserve">of the value, this is done </w:t>
      </w:r>
      <w:r w:rsidR="00D64244">
        <w:rPr>
          <w:rFonts w:cs="Arial"/>
          <w:color w:val="000000" w:themeColor="text1"/>
          <w:szCs w:val="24"/>
        </w:rPr>
        <w:t xml:space="preserve">to </w:t>
      </w:r>
      <w:r w:rsidR="00600627" w:rsidRPr="00290857">
        <w:rPr>
          <w:rFonts w:cs="Arial"/>
          <w:color w:val="000000" w:themeColor="text1"/>
          <w:szCs w:val="24"/>
        </w:rPr>
        <w:t xml:space="preserve">find the </w:t>
      </w:r>
      <w:r w:rsidR="005124D1" w:rsidRPr="00290857">
        <w:rPr>
          <w:rFonts w:cs="Arial"/>
          <w:color w:val="000000" w:themeColor="text1"/>
          <w:szCs w:val="24"/>
        </w:rPr>
        <w:t>higher covari</w:t>
      </w:r>
      <w:r w:rsidR="004B2B76" w:rsidRPr="00290857">
        <w:rPr>
          <w:rFonts w:cs="Arial"/>
          <w:color w:val="000000" w:themeColor="text1"/>
          <w:szCs w:val="24"/>
        </w:rPr>
        <w:t>a</w:t>
      </w:r>
      <w:r w:rsidR="005124D1" w:rsidRPr="00290857">
        <w:rPr>
          <w:rFonts w:cs="Arial"/>
          <w:color w:val="000000" w:themeColor="text1"/>
          <w:szCs w:val="24"/>
        </w:rPr>
        <w:t>nce</w:t>
      </w:r>
      <w:r w:rsidR="00D42AC7" w:rsidRPr="00290857">
        <w:rPr>
          <w:rFonts w:cs="Arial"/>
          <w:color w:val="000000" w:themeColor="text1"/>
          <w:szCs w:val="24"/>
        </w:rPr>
        <w:t xml:space="preserve"> within each segment </w:t>
      </w:r>
      <w:r w:rsidR="002C4665" w:rsidRPr="00290857">
        <w:rPr>
          <w:rFonts w:cs="Arial"/>
          <w:color w:val="000000" w:themeColor="text1"/>
          <w:szCs w:val="24"/>
        </w:rPr>
        <w:t>to archive better imputation</w:t>
      </w:r>
      <w:r w:rsidR="00F64D6B" w:rsidRPr="00290857">
        <w:rPr>
          <w:rFonts w:cs="Arial"/>
          <w:color w:val="000000" w:themeColor="text1"/>
          <w:szCs w:val="24"/>
        </w:rPr>
        <w:t>.</w:t>
      </w:r>
      <w:r w:rsidR="008C4383" w:rsidRPr="00290857">
        <w:rPr>
          <w:rFonts w:cs="Arial"/>
          <w:color w:val="000000" w:themeColor="text1"/>
          <w:szCs w:val="24"/>
        </w:rPr>
        <w:t xml:space="preserve"> </w:t>
      </w:r>
      <w:r w:rsidR="0034478B" w:rsidRPr="00290857">
        <w:rPr>
          <w:rFonts w:cs="Arial"/>
          <w:color w:val="000000" w:themeColor="text1"/>
          <w:szCs w:val="24"/>
        </w:rPr>
        <w:t xml:space="preserve">EMI use the whole dataset to carry the calculation </w:t>
      </w:r>
      <w:r w:rsidR="007F0BBD" w:rsidRPr="00290857">
        <w:rPr>
          <w:rFonts w:cs="Arial"/>
          <w:color w:val="000000" w:themeColor="text1"/>
          <w:szCs w:val="24"/>
        </w:rPr>
        <w:t>record by record</w:t>
      </w:r>
      <w:r w:rsidR="00F0796D">
        <w:rPr>
          <w:rFonts w:cs="Arial"/>
          <w:color w:val="000000" w:themeColor="text1"/>
          <w:szCs w:val="24"/>
        </w:rPr>
        <w:t xml:space="preserve"> which takes </w:t>
      </w:r>
      <w:r w:rsidR="00E63AFB">
        <w:rPr>
          <w:rFonts w:cs="Arial"/>
          <w:color w:val="000000" w:themeColor="text1"/>
          <w:szCs w:val="24"/>
        </w:rPr>
        <w:t>much processing time to predict each value</w:t>
      </w:r>
      <w:r w:rsidR="00540168">
        <w:rPr>
          <w:rFonts w:cs="Arial"/>
          <w:color w:val="000000" w:themeColor="text1"/>
          <w:szCs w:val="24"/>
        </w:rPr>
        <w:t>.</w:t>
      </w:r>
      <w:r w:rsidR="007F0BBD" w:rsidRPr="00290857">
        <w:rPr>
          <w:rFonts w:cs="Arial"/>
          <w:color w:val="000000" w:themeColor="text1"/>
          <w:szCs w:val="24"/>
        </w:rPr>
        <w:t xml:space="preserve"> </w:t>
      </w:r>
      <w:r w:rsidR="00132523" w:rsidRPr="00290857">
        <w:rPr>
          <w:rFonts w:cs="Arial"/>
          <w:color w:val="000000" w:themeColor="text1"/>
          <w:szCs w:val="24"/>
        </w:rPr>
        <w:t>Mean</w:t>
      </w:r>
      <w:r w:rsidR="00E21FA4" w:rsidRPr="00290857">
        <w:rPr>
          <w:rFonts w:cs="Arial"/>
          <w:color w:val="000000" w:themeColor="text1"/>
          <w:szCs w:val="24"/>
        </w:rPr>
        <w:t xml:space="preserve"> Imputation </w:t>
      </w:r>
      <w:r w:rsidR="006E073A" w:rsidRPr="00290857">
        <w:rPr>
          <w:rFonts w:cs="Arial"/>
          <w:color w:val="000000" w:themeColor="text1"/>
          <w:szCs w:val="24"/>
        </w:rPr>
        <w:t xml:space="preserve">technic </w:t>
      </w:r>
      <w:r w:rsidR="00E21FA4" w:rsidRPr="00290857">
        <w:rPr>
          <w:rFonts w:cs="Arial"/>
          <w:color w:val="000000" w:themeColor="text1"/>
          <w:szCs w:val="24"/>
        </w:rPr>
        <w:t>find</w:t>
      </w:r>
      <w:r w:rsidR="00D64244">
        <w:rPr>
          <w:rFonts w:cs="Arial"/>
          <w:color w:val="000000" w:themeColor="text1"/>
          <w:szCs w:val="24"/>
        </w:rPr>
        <w:t>s</w:t>
      </w:r>
      <w:r w:rsidR="00E21FA4" w:rsidRPr="00290857">
        <w:rPr>
          <w:rFonts w:cs="Arial"/>
          <w:color w:val="000000" w:themeColor="text1"/>
          <w:szCs w:val="24"/>
        </w:rPr>
        <w:t xml:space="preserve"> the average </w:t>
      </w:r>
      <w:r w:rsidR="001526B5" w:rsidRPr="00290857">
        <w:rPr>
          <w:rFonts w:cs="Arial"/>
          <w:color w:val="000000" w:themeColor="text1"/>
          <w:szCs w:val="24"/>
        </w:rPr>
        <w:t xml:space="preserve">in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1526B5" w:rsidRPr="00290857">
        <w:rPr>
          <w:rFonts w:cs="Arial"/>
          <w:color w:val="000000" w:themeColor="text1"/>
          <w:szCs w:val="24"/>
        </w:rPr>
        <w:t xml:space="preserve">whole </w:t>
      </w:r>
      <w:r w:rsidR="00B306C4" w:rsidRPr="00290857">
        <w:rPr>
          <w:rFonts w:cs="Arial"/>
          <w:color w:val="000000" w:themeColor="text1"/>
          <w:szCs w:val="24"/>
        </w:rPr>
        <w:t>dataset</w:t>
      </w:r>
      <w:r w:rsidR="00D21A20" w:rsidRPr="00290857">
        <w:rPr>
          <w:rFonts w:cs="Arial"/>
          <w:color w:val="000000" w:themeColor="text1"/>
          <w:szCs w:val="24"/>
        </w:rPr>
        <w:t xml:space="preserve"> </w:t>
      </w:r>
      <w:r w:rsidR="006917C5" w:rsidRPr="00290857">
        <w:rPr>
          <w:rFonts w:cs="Arial"/>
          <w:color w:val="000000" w:themeColor="text1"/>
          <w:szCs w:val="24"/>
        </w:rPr>
        <w:t xml:space="preserve">but the average is not a precise value </w:t>
      </w:r>
      <w:r w:rsidR="00EE5010" w:rsidRPr="00290857">
        <w:rPr>
          <w:rFonts w:cs="Arial"/>
          <w:color w:val="000000" w:themeColor="text1"/>
          <w:szCs w:val="24"/>
        </w:rPr>
        <w:t>and also just take</w:t>
      </w:r>
      <w:r w:rsidR="00D64244">
        <w:rPr>
          <w:rFonts w:cs="Arial"/>
          <w:color w:val="000000" w:themeColor="text1"/>
          <w:szCs w:val="24"/>
        </w:rPr>
        <w:t>s</w:t>
      </w:r>
      <w:r w:rsidR="00EE5010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into </w:t>
      </w:r>
      <w:r w:rsidR="00EE5010" w:rsidRPr="00290857">
        <w:rPr>
          <w:rFonts w:cs="Arial"/>
          <w:color w:val="000000" w:themeColor="text1"/>
          <w:szCs w:val="24"/>
        </w:rPr>
        <w:t>account the numeric values.</w:t>
      </w:r>
      <w:r w:rsidR="00B84E1C" w:rsidRPr="00290857">
        <w:rPr>
          <w:rFonts w:cs="Arial"/>
          <w:color w:val="000000" w:themeColor="text1"/>
          <w:szCs w:val="24"/>
        </w:rPr>
        <w:t xml:space="preserve"> </w:t>
      </w:r>
      <w:r w:rsidR="007D2F15" w:rsidRPr="00290857">
        <w:rPr>
          <w:rFonts w:cs="Arial"/>
          <w:color w:val="000000" w:themeColor="text1"/>
          <w:szCs w:val="24"/>
        </w:rPr>
        <w:t xml:space="preserve">Therefore, </w:t>
      </w:r>
      <w:r w:rsidR="00C361D7" w:rsidRPr="00290857">
        <w:rPr>
          <w:rFonts w:cs="Arial"/>
          <w:color w:val="000000" w:themeColor="text1"/>
          <w:szCs w:val="24"/>
        </w:rPr>
        <w:t>the</w:t>
      </w:r>
      <w:r w:rsidR="00F64D6B" w:rsidRPr="00290857">
        <w:rPr>
          <w:rFonts w:cs="Arial"/>
          <w:color w:val="000000" w:themeColor="text1"/>
          <w:szCs w:val="24"/>
        </w:rPr>
        <w:t xml:space="preserve"> correlation</w:t>
      </w:r>
      <w:r w:rsidR="004B1DC5" w:rsidRPr="00290857">
        <w:rPr>
          <w:rFonts w:cs="Arial"/>
          <w:color w:val="000000" w:themeColor="text1"/>
          <w:szCs w:val="24"/>
        </w:rPr>
        <w:t xml:space="preserve"> in </w:t>
      </w:r>
      <w:r w:rsidR="00C361D7" w:rsidRPr="00290857">
        <w:rPr>
          <w:rFonts w:cs="Arial"/>
          <w:color w:val="000000" w:themeColor="text1"/>
          <w:szCs w:val="24"/>
        </w:rPr>
        <w:t>each segment</w:t>
      </w:r>
      <w:r w:rsidR="004B1DC5" w:rsidRPr="00290857">
        <w:rPr>
          <w:rFonts w:cs="Arial"/>
          <w:color w:val="000000" w:themeColor="text1"/>
          <w:szCs w:val="24"/>
        </w:rPr>
        <w:t xml:space="preserve"> is </w:t>
      </w:r>
      <w:r w:rsidR="00C361D7" w:rsidRPr="00290857">
        <w:rPr>
          <w:rFonts w:cs="Arial"/>
          <w:color w:val="000000" w:themeColor="text1"/>
          <w:szCs w:val="24"/>
        </w:rPr>
        <w:t>higher</w:t>
      </w:r>
      <w:r w:rsidR="00D44B2D" w:rsidRPr="00290857">
        <w:rPr>
          <w:rFonts w:cs="Arial"/>
          <w:color w:val="000000" w:themeColor="text1"/>
          <w:szCs w:val="24"/>
        </w:rPr>
        <w:t xml:space="preserve"> by DMI technic</w:t>
      </w:r>
      <w:r w:rsidR="004B1DC5" w:rsidRPr="00290857">
        <w:rPr>
          <w:rFonts w:cs="Arial"/>
          <w:color w:val="000000" w:themeColor="text1"/>
          <w:szCs w:val="24"/>
        </w:rPr>
        <w:t xml:space="preserve"> than </w:t>
      </w:r>
      <w:r w:rsidR="00D64244">
        <w:rPr>
          <w:rFonts w:cs="Arial"/>
          <w:color w:val="000000" w:themeColor="text1"/>
          <w:szCs w:val="24"/>
        </w:rPr>
        <w:t xml:space="preserve">with </w:t>
      </w:r>
      <w:r w:rsidR="004B1DC5" w:rsidRPr="00290857">
        <w:rPr>
          <w:rFonts w:cs="Arial"/>
          <w:color w:val="000000" w:themeColor="text1"/>
          <w:szCs w:val="24"/>
        </w:rPr>
        <w:t xml:space="preserve">the </w:t>
      </w:r>
      <w:r w:rsidR="002C29B4" w:rsidRPr="00290857">
        <w:rPr>
          <w:rFonts w:cs="Arial"/>
          <w:color w:val="000000" w:themeColor="text1"/>
          <w:szCs w:val="24"/>
        </w:rPr>
        <w:t>whole data</w:t>
      </w:r>
      <w:r w:rsidR="00D36F10" w:rsidRPr="00290857">
        <w:rPr>
          <w:rFonts w:cs="Arial"/>
          <w:color w:val="000000" w:themeColor="text1"/>
          <w:szCs w:val="24"/>
        </w:rPr>
        <w:t>set</w:t>
      </w:r>
      <w:r w:rsidR="004324C3" w:rsidRPr="00290857">
        <w:rPr>
          <w:rFonts w:cs="Arial"/>
          <w:color w:val="000000" w:themeColor="text1"/>
          <w:szCs w:val="24"/>
        </w:rPr>
        <w:t xml:space="preserve"> by EMI</w:t>
      </w:r>
      <w:r w:rsidR="00B028F2" w:rsidRPr="00290857">
        <w:rPr>
          <w:rFonts w:cs="Arial"/>
          <w:color w:val="000000" w:themeColor="text1"/>
          <w:szCs w:val="24"/>
        </w:rPr>
        <w:t>.</w:t>
      </w:r>
      <w:r w:rsidR="00786A60" w:rsidRPr="00290857">
        <w:rPr>
          <w:rFonts w:cs="Arial"/>
          <w:color w:val="000000" w:themeColor="text1"/>
          <w:szCs w:val="24"/>
        </w:rPr>
        <w:t xml:space="preserve"> </w:t>
      </w:r>
      <w:r w:rsidR="007A599F" w:rsidRPr="00290857">
        <w:rPr>
          <w:rFonts w:cs="Arial"/>
          <w:color w:val="000000" w:themeColor="text1"/>
          <w:szCs w:val="24"/>
        </w:rPr>
        <w:t>Then</w:t>
      </w:r>
      <w:r w:rsidR="00786A60" w:rsidRPr="00290857">
        <w:rPr>
          <w:rFonts w:cs="Arial"/>
          <w:color w:val="000000" w:themeColor="text1"/>
          <w:szCs w:val="24"/>
        </w:rPr>
        <w:t xml:space="preserve">, </w:t>
      </w:r>
      <w:r w:rsidR="00E21B51" w:rsidRPr="00290857">
        <w:rPr>
          <w:rFonts w:cs="Arial"/>
          <w:color w:val="000000" w:themeColor="text1"/>
          <w:szCs w:val="24"/>
        </w:rPr>
        <w:t xml:space="preserve">DMI can </w:t>
      </w:r>
      <w:r w:rsidR="00AC7D44" w:rsidRPr="00290857">
        <w:rPr>
          <w:rFonts w:cs="Arial"/>
          <w:color w:val="000000" w:themeColor="text1"/>
          <w:szCs w:val="24"/>
        </w:rPr>
        <w:t>produce better results</w:t>
      </w:r>
      <w:r w:rsidR="00853611" w:rsidRPr="00290857">
        <w:rPr>
          <w:rFonts w:cs="Arial"/>
          <w:color w:val="000000" w:themeColor="text1"/>
          <w:szCs w:val="24"/>
        </w:rPr>
        <w:t>.</w:t>
      </w:r>
      <w:r w:rsidR="00C5239A">
        <w:rPr>
          <w:rFonts w:cs="Arial"/>
          <w:color w:val="000000" w:themeColor="text1"/>
          <w:szCs w:val="24"/>
        </w:rPr>
        <w:t xml:space="preserve"> The Airline dataset </w:t>
      </w:r>
      <w:r w:rsidR="00C95FC9">
        <w:rPr>
          <w:rFonts w:cs="Arial"/>
          <w:color w:val="000000" w:themeColor="text1"/>
          <w:szCs w:val="24"/>
        </w:rPr>
        <w:t xml:space="preserve">contains </w:t>
      </w:r>
      <w:r w:rsidR="00C95FC9" w:rsidRPr="00290857">
        <w:rPr>
          <w:rFonts w:cs="Arial"/>
          <w:color w:val="000000" w:themeColor="text1"/>
          <w:szCs w:val="24"/>
        </w:rPr>
        <w:t>539383</w:t>
      </w:r>
      <w:r w:rsidR="00C95FC9">
        <w:rPr>
          <w:rFonts w:cs="Arial"/>
          <w:color w:val="000000" w:themeColor="text1"/>
          <w:szCs w:val="24"/>
        </w:rPr>
        <w:t xml:space="preserve"> records </w:t>
      </w:r>
      <w:r w:rsidR="00345480">
        <w:rPr>
          <w:rFonts w:cs="Arial"/>
          <w:color w:val="000000" w:themeColor="text1"/>
          <w:szCs w:val="24"/>
        </w:rPr>
        <w:t>therefore the processing time will be high.</w:t>
      </w:r>
    </w:p>
    <w:p w14:paraId="7E1AE23B" w14:textId="77777777" w:rsidR="00A17886" w:rsidRPr="00290857" w:rsidRDefault="00A17886" w:rsidP="00A17886">
      <w:pPr>
        <w:rPr>
          <w:rFonts w:cs="Arial"/>
          <w:color w:val="000000" w:themeColor="text1"/>
          <w:szCs w:val="24"/>
        </w:rPr>
      </w:pPr>
    </w:p>
    <w:p w14:paraId="1F657934" w14:textId="2C35231C" w:rsidR="00F83782" w:rsidRPr="00290857" w:rsidRDefault="0074710D" w:rsidP="00655C7F">
      <w:pPr>
        <w:pStyle w:val="ListParagraph"/>
        <w:numPr>
          <w:ilvl w:val="0"/>
          <w:numId w:val="32"/>
        </w:num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>Again,</w:t>
      </w:r>
      <w:r w:rsidR="00F83782" w:rsidRPr="00290857">
        <w:rPr>
          <w:rFonts w:cs="Arial"/>
          <w:color w:val="000000" w:themeColor="text1"/>
          <w:szCs w:val="24"/>
        </w:rPr>
        <w:t xml:space="preserve"> assume that the </w:t>
      </w:r>
      <w:r w:rsidR="00D64244">
        <w:rPr>
          <w:rFonts w:cs="Arial"/>
          <w:color w:val="000000" w:themeColor="text1"/>
          <w:szCs w:val="24"/>
        </w:rPr>
        <w:t>airline</w:t>
      </w:r>
      <w:r w:rsidR="00F83782" w:rsidRPr="00290857">
        <w:rPr>
          <w:rFonts w:cs="Arial"/>
          <w:color w:val="000000" w:themeColor="text1"/>
          <w:szCs w:val="24"/>
        </w:rPr>
        <w:t xml:space="preserve"> dataset has some missing values and some corrupt values. Do you prefer to handle the missing values before handling the corrupt values? Why? [5 marks]</w:t>
      </w:r>
    </w:p>
    <w:p w14:paraId="60ABAD1D" w14:textId="351D2201" w:rsidR="004156DA" w:rsidRPr="00290857" w:rsidRDefault="004156DA" w:rsidP="002E7396">
      <w:pPr>
        <w:rPr>
          <w:rFonts w:cs="Arial"/>
          <w:color w:val="000000" w:themeColor="text1"/>
          <w:szCs w:val="24"/>
        </w:rPr>
      </w:pPr>
    </w:p>
    <w:p w14:paraId="0A4F0C73" w14:textId="60052FF8" w:rsidR="00063476" w:rsidRPr="00290857" w:rsidRDefault="00D64244" w:rsidP="00722334">
      <w:pPr>
        <w:pStyle w:val="ListParagraph"/>
        <w:numPr>
          <w:ilvl w:val="0"/>
          <w:numId w:val="36"/>
        </w:numPr>
        <w:rPr>
          <w:rFonts w:cs="Arial"/>
          <w:color w:val="000000" w:themeColor="text1"/>
          <w:szCs w:val="24"/>
        </w:rPr>
      </w:pPr>
      <w:r>
        <w:rPr>
          <w:rFonts w:cs="Arial"/>
          <w:color w:val="000000" w:themeColor="text1"/>
          <w:szCs w:val="24"/>
        </w:rPr>
        <w:t>Choosing</w:t>
      </w:r>
      <w:r w:rsidR="007E2923" w:rsidRPr="00290857">
        <w:rPr>
          <w:rFonts w:cs="Arial"/>
          <w:color w:val="000000" w:themeColor="text1"/>
          <w:szCs w:val="24"/>
        </w:rPr>
        <w:t xml:space="preserve"> the best </w:t>
      </w:r>
      <w:r w:rsidR="0066621C" w:rsidRPr="00290857">
        <w:rPr>
          <w:rFonts w:cs="Arial"/>
          <w:color w:val="000000" w:themeColor="text1"/>
          <w:szCs w:val="24"/>
        </w:rPr>
        <w:t>technic</w:t>
      </w:r>
      <w:r w:rsidR="00385579" w:rsidRPr="00290857">
        <w:rPr>
          <w:rFonts w:cs="Arial"/>
          <w:color w:val="000000" w:themeColor="text1"/>
          <w:szCs w:val="24"/>
        </w:rPr>
        <w:t xml:space="preserve"> stands </w:t>
      </w:r>
      <w:r>
        <w:rPr>
          <w:rFonts w:cs="Arial"/>
          <w:color w:val="000000" w:themeColor="text1"/>
          <w:szCs w:val="24"/>
        </w:rPr>
        <w:t xml:space="preserve">for </w:t>
      </w:r>
      <w:r w:rsidR="00385579" w:rsidRPr="00290857">
        <w:rPr>
          <w:rFonts w:cs="Arial"/>
          <w:color w:val="000000" w:themeColor="text1"/>
          <w:szCs w:val="24"/>
        </w:rPr>
        <w:t>how corrupt</w:t>
      </w:r>
      <w:r w:rsidR="002E649E" w:rsidRPr="00290857">
        <w:rPr>
          <w:rFonts w:cs="Arial"/>
          <w:color w:val="000000" w:themeColor="text1"/>
          <w:szCs w:val="24"/>
        </w:rPr>
        <w:t xml:space="preserve"> is the dataset or how </w:t>
      </w:r>
      <w:r w:rsidR="00EB52E1" w:rsidRPr="00290857">
        <w:rPr>
          <w:rFonts w:cs="Arial"/>
          <w:color w:val="000000" w:themeColor="text1"/>
          <w:szCs w:val="24"/>
        </w:rPr>
        <w:t>many values are missing</w:t>
      </w:r>
      <w:r w:rsidR="00FF5336" w:rsidRPr="00290857">
        <w:rPr>
          <w:rFonts w:cs="Arial"/>
          <w:color w:val="000000" w:themeColor="text1"/>
          <w:szCs w:val="24"/>
        </w:rPr>
        <w:t xml:space="preserve"> and the impact</w:t>
      </w:r>
      <w:r w:rsidR="00EB52E1" w:rsidRPr="00290857">
        <w:rPr>
          <w:rFonts w:cs="Arial"/>
          <w:color w:val="000000" w:themeColor="text1"/>
          <w:szCs w:val="24"/>
        </w:rPr>
        <w:t>.</w:t>
      </w:r>
      <w:r w:rsidR="00385579" w:rsidRPr="00290857">
        <w:rPr>
          <w:rFonts w:cs="Arial"/>
          <w:color w:val="000000" w:themeColor="text1"/>
          <w:szCs w:val="24"/>
        </w:rPr>
        <w:t xml:space="preserve"> </w:t>
      </w:r>
      <w:r w:rsidR="00CA6117" w:rsidRPr="00290857">
        <w:rPr>
          <w:rFonts w:cs="Arial"/>
          <w:color w:val="000000" w:themeColor="text1"/>
          <w:szCs w:val="24"/>
        </w:rPr>
        <w:t xml:space="preserve">To approach the airline </w:t>
      </w:r>
      <w:r w:rsidR="002A3EA2" w:rsidRPr="00290857">
        <w:rPr>
          <w:rFonts w:cs="Arial"/>
          <w:color w:val="000000" w:themeColor="text1"/>
          <w:szCs w:val="24"/>
        </w:rPr>
        <w:t>datase</w:t>
      </w:r>
      <w:r w:rsidR="000E1B14" w:rsidRPr="00290857">
        <w:rPr>
          <w:rFonts w:cs="Arial"/>
          <w:color w:val="000000" w:themeColor="text1"/>
          <w:szCs w:val="24"/>
        </w:rPr>
        <w:t>t</w:t>
      </w:r>
      <w:r w:rsidR="001B7B11" w:rsidRPr="00290857">
        <w:rPr>
          <w:rFonts w:cs="Arial"/>
          <w:color w:val="000000" w:themeColor="text1"/>
          <w:szCs w:val="24"/>
        </w:rPr>
        <w:t xml:space="preserve"> f</w:t>
      </w:r>
      <w:r w:rsidR="005E548D" w:rsidRPr="00290857">
        <w:rPr>
          <w:rFonts w:cs="Arial"/>
          <w:color w:val="000000" w:themeColor="text1"/>
          <w:szCs w:val="24"/>
        </w:rPr>
        <w:t>irst, it is applied DMI technique to the whole dataset</w:t>
      </w:r>
      <w:r w:rsidR="00E11D20" w:rsidRPr="00290857">
        <w:rPr>
          <w:rFonts w:cs="Arial"/>
          <w:color w:val="000000" w:themeColor="text1"/>
          <w:szCs w:val="24"/>
        </w:rPr>
        <w:t xml:space="preserve"> for missing values</w:t>
      </w:r>
      <w:r w:rsidR="005E548D" w:rsidRPr="00290857">
        <w:rPr>
          <w:rFonts w:cs="Arial"/>
          <w:color w:val="000000" w:themeColor="text1"/>
          <w:szCs w:val="24"/>
        </w:rPr>
        <w:t xml:space="preserve">. Second, it is applied the Corrupt data detection technique and finally, it is </w:t>
      </w:r>
      <w:r w:rsidR="0074710D" w:rsidRPr="00290857">
        <w:rPr>
          <w:rFonts w:cs="Arial"/>
          <w:color w:val="000000" w:themeColor="text1"/>
          <w:szCs w:val="24"/>
        </w:rPr>
        <w:t>applying</w:t>
      </w:r>
      <w:r w:rsidR="005E548D" w:rsidRPr="00290857">
        <w:rPr>
          <w:rFonts w:cs="Arial"/>
          <w:color w:val="000000" w:themeColor="text1"/>
          <w:szCs w:val="24"/>
        </w:rPr>
        <w:t xml:space="preserve"> the DMI again. I prefer </w:t>
      </w:r>
      <w:r w:rsidR="0074710D" w:rsidRPr="00290857">
        <w:rPr>
          <w:rFonts w:cs="Arial"/>
          <w:color w:val="000000" w:themeColor="text1"/>
          <w:szCs w:val="24"/>
        </w:rPr>
        <w:t>to use</w:t>
      </w:r>
      <w:r w:rsidR="005E548D" w:rsidRPr="00290857">
        <w:rPr>
          <w:rFonts w:cs="Arial"/>
          <w:color w:val="000000" w:themeColor="text1"/>
          <w:szCs w:val="24"/>
        </w:rPr>
        <w:t xml:space="preserve"> this technique because </w:t>
      </w:r>
      <w:r w:rsidR="006B7109" w:rsidRPr="00290857">
        <w:rPr>
          <w:rFonts w:cs="Arial"/>
          <w:color w:val="000000" w:themeColor="text1"/>
          <w:szCs w:val="24"/>
        </w:rPr>
        <w:t>it</w:t>
      </w:r>
      <w:r w:rsidR="005E548D" w:rsidRPr="00290857">
        <w:rPr>
          <w:rFonts w:cs="Arial"/>
          <w:color w:val="000000" w:themeColor="text1"/>
          <w:szCs w:val="24"/>
        </w:rPr>
        <w:t xml:space="preserve"> can get better accuracy</w:t>
      </w:r>
      <w:r w:rsidR="001B7B11" w:rsidRPr="00290857">
        <w:rPr>
          <w:rFonts w:cs="Arial"/>
          <w:color w:val="000000" w:themeColor="text1"/>
          <w:szCs w:val="24"/>
        </w:rPr>
        <w:t xml:space="preserve"> </w:t>
      </w:r>
      <w:r w:rsidR="00D0733E" w:rsidRPr="00290857">
        <w:rPr>
          <w:rFonts w:cs="Arial"/>
          <w:color w:val="000000" w:themeColor="text1"/>
          <w:szCs w:val="24"/>
        </w:rPr>
        <w:t xml:space="preserve">but </w:t>
      </w:r>
      <w:r w:rsidR="00CE5737" w:rsidRPr="00290857">
        <w:rPr>
          <w:rFonts w:cs="Arial"/>
          <w:color w:val="000000" w:themeColor="text1"/>
          <w:szCs w:val="24"/>
        </w:rPr>
        <w:t>affect the processing time because more steps are don</w:t>
      </w:r>
      <w:r w:rsidR="001B0B7E" w:rsidRPr="00290857">
        <w:rPr>
          <w:rFonts w:cs="Arial"/>
          <w:color w:val="000000" w:themeColor="text1"/>
          <w:szCs w:val="24"/>
        </w:rPr>
        <w:t>e.</w:t>
      </w:r>
      <w:r w:rsidR="00AA0D48" w:rsidRPr="00290857">
        <w:rPr>
          <w:rFonts w:cs="Arial"/>
          <w:color w:val="000000" w:themeColor="text1"/>
          <w:szCs w:val="24"/>
        </w:rPr>
        <w:t xml:space="preserve"> the </w:t>
      </w:r>
      <w:r w:rsidR="00A60879" w:rsidRPr="00290857">
        <w:rPr>
          <w:rFonts w:cs="Arial"/>
          <w:color w:val="000000" w:themeColor="text1"/>
          <w:szCs w:val="24"/>
        </w:rPr>
        <w:t>purpose</w:t>
      </w:r>
      <w:r w:rsidR="00AA0D48" w:rsidRPr="00290857">
        <w:rPr>
          <w:rFonts w:cs="Arial"/>
          <w:color w:val="000000" w:themeColor="text1"/>
          <w:szCs w:val="24"/>
        </w:rPr>
        <w:t xml:space="preserve"> </w:t>
      </w:r>
      <w:r w:rsidR="00A60879" w:rsidRPr="00290857">
        <w:rPr>
          <w:rFonts w:cs="Arial"/>
          <w:color w:val="000000" w:themeColor="text1"/>
          <w:szCs w:val="24"/>
        </w:rPr>
        <w:t xml:space="preserve">of the dataset </w:t>
      </w:r>
      <w:r w:rsidR="009E0F73" w:rsidRPr="00290857">
        <w:rPr>
          <w:rFonts w:cs="Arial"/>
          <w:color w:val="000000" w:themeColor="text1"/>
          <w:szCs w:val="24"/>
        </w:rPr>
        <w:t xml:space="preserve">can increase </w:t>
      </w:r>
      <w:r w:rsidR="00C52244" w:rsidRPr="00290857">
        <w:rPr>
          <w:rFonts w:cs="Arial"/>
          <w:color w:val="000000" w:themeColor="text1"/>
          <w:szCs w:val="24"/>
        </w:rPr>
        <w:t>certainty</w:t>
      </w:r>
      <w:r w:rsidR="00FA4996" w:rsidRPr="00290857">
        <w:rPr>
          <w:rFonts w:cs="Arial"/>
          <w:color w:val="000000" w:themeColor="text1"/>
          <w:szCs w:val="24"/>
        </w:rPr>
        <w:t xml:space="preserve"> </w:t>
      </w:r>
      <w:r>
        <w:rPr>
          <w:rFonts w:cs="Arial"/>
          <w:color w:val="000000" w:themeColor="text1"/>
          <w:szCs w:val="24"/>
        </w:rPr>
        <w:t>i</w:t>
      </w:r>
      <w:r w:rsidR="00FA4996" w:rsidRPr="00290857">
        <w:rPr>
          <w:rFonts w:cs="Arial"/>
          <w:color w:val="000000" w:themeColor="text1"/>
          <w:szCs w:val="24"/>
        </w:rPr>
        <w:t>n business decision</w:t>
      </w:r>
      <w:r>
        <w:rPr>
          <w:rFonts w:cs="Arial"/>
          <w:color w:val="000000" w:themeColor="text1"/>
          <w:szCs w:val="24"/>
        </w:rPr>
        <w:t>-</w:t>
      </w:r>
      <w:r w:rsidR="00FA4996" w:rsidRPr="00290857">
        <w:rPr>
          <w:rFonts w:cs="Arial"/>
          <w:color w:val="000000" w:themeColor="text1"/>
          <w:szCs w:val="24"/>
        </w:rPr>
        <w:t>making</w:t>
      </w:r>
      <w:r w:rsidR="001B0B7E" w:rsidRPr="00290857">
        <w:rPr>
          <w:rFonts w:cs="Arial"/>
          <w:color w:val="000000" w:themeColor="text1"/>
          <w:szCs w:val="24"/>
        </w:rPr>
        <w:t>. Therefore</w:t>
      </w:r>
      <w:r w:rsidR="00DF4D2A" w:rsidRPr="00290857">
        <w:rPr>
          <w:rFonts w:cs="Arial"/>
          <w:color w:val="000000" w:themeColor="text1"/>
          <w:szCs w:val="24"/>
        </w:rPr>
        <w:t>,</w:t>
      </w:r>
      <w:r w:rsidR="00321F26" w:rsidRPr="00290857">
        <w:rPr>
          <w:rFonts w:cs="Arial"/>
          <w:color w:val="000000" w:themeColor="text1"/>
          <w:szCs w:val="24"/>
        </w:rPr>
        <w:t xml:space="preserve"> </w:t>
      </w:r>
      <w:r w:rsidR="00722334" w:rsidRPr="00290857">
        <w:rPr>
          <w:rFonts w:cs="Arial"/>
          <w:color w:val="000000" w:themeColor="text1"/>
          <w:szCs w:val="24"/>
        </w:rPr>
        <w:t>I</w:t>
      </w:r>
      <w:r w:rsidR="00321F26" w:rsidRPr="00290857">
        <w:rPr>
          <w:rFonts w:cs="Arial"/>
          <w:color w:val="000000" w:themeColor="text1"/>
          <w:szCs w:val="24"/>
        </w:rPr>
        <w:t xml:space="preserve"> chose accuracy o</w:t>
      </w:r>
      <w:r w:rsidR="00EC32F7" w:rsidRPr="00290857">
        <w:rPr>
          <w:rFonts w:cs="Arial"/>
          <w:color w:val="000000" w:themeColor="text1"/>
          <w:szCs w:val="24"/>
        </w:rPr>
        <w:t>ver performance time</w:t>
      </w:r>
      <w:r w:rsidR="00A424CB" w:rsidRPr="00290857">
        <w:rPr>
          <w:rFonts w:cs="Arial"/>
          <w:color w:val="000000" w:themeColor="text1"/>
          <w:szCs w:val="24"/>
        </w:rPr>
        <w:t>.</w:t>
      </w:r>
      <w:r w:rsidR="00722334" w:rsidRPr="00290857">
        <w:rPr>
          <w:rFonts w:cs="Arial"/>
          <w:color w:val="000000" w:themeColor="text1"/>
          <w:szCs w:val="24"/>
        </w:rPr>
        <w:t xml:space="preserve"> T</w:t>
      </w:r>
      <w:r w:rsidR="00063476" w:rsidRPr="00290857">
        <w:rPr>
          <w:rFonts w:cs="Arial"/>
          <w:color w:val="000000" w:themeColor="text1"/>
          <w:szCs w:val="24"/>
        </w:rPr>
        <w:t>he processing time is inversely proportional to accuracy.</w:t>
      </w:r>
      <w:r w:rsidR="00607E93">
        <w:rPr>
          <w:rFonts w:cs="Arial"/>
          <w:color w:val="000000" w:themeColor="text1"/>
          <w:szCs w:val="24"/>
        </w:rPr>
        <w:t xml:space="preserve"> Considering the</w:t>
      </w:r>
      <w:r w:rsidR="00AA4849">
        <w:rPr>
          <w:rFonts w:cs="Arial"/>
          <w:color w:val="000000" w:themeColor="text1"/>
          <w:szCs w:val="24"/>
        </w:rPr>
        <w:t xml:space="preserve"> purpose of the</w:t>
      </w:r>
      <w:r w:rsidR="00607E93">
        <w:rPr>
          <w:rFonts w:cs="Arial"/>
          <w:color w:val="000000" w:themeColor="text1"/>
          <w:szCs w:val="24"/>
        </w:rPr>
        <w:t xml:space="preserve"> </w:t>
      </w:r>
      <w:r w:rsidR="001C59F7">
        <w:rPr>
          <w:rFonts w:cs="Arial"/>
          <w:color w:val="000000" w:themeColor="text1"/>
          <w:szCs w:val="24"/>
        </w:rPr>
        <w:t>Airline dataset</w:t>
      </w:r>
      <w:r w:rsidR="00B37943">
        <w:rPr>
          <w:rFonts w:cs="Arial"/>
          <w:color w:val="000000" w:themeColor="text1"/>
          <w:szCs w:val="24"/>
        </w:rPr>
        <w:t>, delays cost a lot of money therefore, the model sh</w:t>
      </w:r>
      <w:r w:rsidR="00036B64">
        <w:rPr>
          <w:rFonts w:cs="Arial"/>
          <w:color w:val="000000" w:themeColor="text1"/>
          <w:szCs w:val="24"/>
        </w:rPr>
        <w:t>ould target the h</w:t>
      </w:r>
      <w:r w:rsidR="009B0F2D">
        <w:rPr>
          <w:rFonts w:cs="Arial"/>
          <w:color w:val="000000" w:themeColor="text1"/>
          <w:szCs w:val="24"/>
        </w:rPr>
        <w:t xml:space="preserve">ighest </w:t>
      </w:r>
      <w:r w:rsidR="008B4D05">
        <w:rPr>
          <w:rFonts w:cs="Arial"/>
          <w:color w:val="000000" w:themeColor="text1"/>
          <w:szCs w:val="24"/>
        </w:rPr>
        <w:t>accuracy.</w:t>
      </w:r>
    </w:p>
    <w:p w14:paraId="694800AE" w14:textId="77777777" w:rsidR="00063476" w:rsidRPr="00290857" w:rsidRDefault="00063476" w:rsidP="00722334">
      <w:pPr>
        <w:pStyle w:val="ListParagraph"/>
        <w:rPr>
          <w:rFonts w:cs="Arial"/>
          <w:color w:val="000000" w:themeColor="text1"/>
          <w:szCs w:val="24"/>
        </w:rPr>
      </w:pPr>
    </w:p>
    <w:p w14:paraId="0D51D251" w14:textId="3F11C91A" w:rsidR="00063F8A" w:rsidRDefault="00063F8A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285CAF62" w14:textId="06C0FA47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344E27B2" w14:textId="3555B074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335F3559" w14:textId="668E5DB0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7EAD1847" w14:textId="518958D9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1D225CD1" w14:textId="4A4F8B8D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68A980F4" w14:textId="49C4FD96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25414161" w14:textId="5375F091" w:rsidR="00F7644E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6E9ACBB5" w14:textId="77777777" w:rsidR="00F7644E" w:rsidRPr="00290857" w:rsidRDefault="00F7644E" w:rsidP="00F21F28">
      <w:pPr>
        <w:pStyle w:val="ListParagraph"/>
        <w:rPr>
          <w:rFonts w:cs="Arial"/>
          <w:color w:val="000000" w:themeColor="text1"/>
          <w:szCs w:val="24"/>
        </w:rPr>
      </w:pPr>
    </w:p>
    <w:p w14:paraId="4EEB5B77" w14:textId="3620B17C" w:rsidR="004156DA" w:rsidRPr="00290857" w:rsidRDefault="004156DA" w:rsidP="002E7396">
      <w:pPr>
        <w:rPr>
          <w:rFonts w:cs="Arial"/>
          <w:color w:val="000000" w:themeColor="text1"/>
          <w:szCs w:val="24"/>
        </w:rPr>
      </w:pPr>
    </w:p>
    <w:p w14:paraId="12E78C8C" w14:textId="2570E6AB" w:rsidR="00F83782" w:rsidRPr="00290857" w:rsidRDefault="00F83782" w:rsidP="00655C7F">
      <w:pPr>
        <w:pStyle w:val="Heading1"/>
        <w:rPr>
          <w:rFonts w:eastAsia="Times New Roman" w:cs="Arial"/>
          <w:color w:val="000000" w:themeColor="text1"/>
          <w:sz w:val="24"/>
          <w:szCs w:val="24"/>
        </w:rPr>
      </w:pPr>
      <w:r w:rsidRPr="00290857">
        <w:rPr>
          <w:rFonts w:eastAsia="Times New Roman" w:cs="Arial"/>
          <w:color w:val="000000" w:themeColor="text1"/>
          <w:sz w:val="24"/>
          <w:szCs w:val="24"/>
        </w:rPr>
        <w:lastRenderedPageBreak/>
        <w:t>Incremental Learning  </w:t>
      </w:r>
    </w:p>
    <w:p w14:paraId="774DED6F" w14:textId="77777777" w:rsidR="00655C7F" w:rsidRPr="00290857" w:rsidRDefault="00655C7F" w:rsidP="00655C7F">
      <w:pPr>
        <w:rPr>
          <w:rFonts w:cs="Arial"/>
          <w:color w:val="000000" w:themeColor="text1"/>
          <w:szCs w:val="24"/>
        </w:rPr>
      </w:pPr>
    </w:p>
    <w:p w14:paraId="384370D1" w14:textId="083A4182" w:rsidR="000700DD" w:rsidRPr="00290857" w:rsidRDefault="00D64244" w:rsidP="003B53D6">
      <w:pPr>
        <w:rPr>
          <w:rFonts w:cs="Arial"/>
          <w:color w:val="000000" w:themeColor="text1"/>
          <w:szCs w:val="24"/>
        </w:rPr>
      </w:pPr>
      <w:r>
        <w:rPr>
          <w:rFonts w:cs="Arial"/>
          <w:color w:val="000000" w:themeColor="text1"/>
          <w:szCs w:val="24"/>
        </w:rPr>
        <w:t>The e</w:t>
      </w:r>
      <w:r w:rsidR="000700DD" w:rsidRPr="00290857">
        <w:rPr>
          <w:rFonts w:cs="Arial"/>
          <w:color w:val="000000" w:themeColor="text1"/>
          <w:szCs w:val="24"/>
        </w:rPr>
        <w:t xml:space="preserve">valuation procedure </w:t>
      </w:r>
      <w:r w:rsidR="00E96F58" w:rsidRPr="00290857">
        <w:rPr>
          <w:rFonts w:cs="Arial"/>
          <w:color w:val="000000" w:themeColor="text1"/>
          <w:szCs w:val="24"/>
        </w:rPr>
        <w:t xml:space="preserve">of a learning </w:t>
      </w:r>
      <w:r w:rsidR="00F03CA3" w:rsidRPr="00290857">
        <w:rPr>
          <w:rFonts w:cs="Arial"/>
          <w:color w:val="000000" w:themeColor="text1"/>
          <w:szCs w:val="24"/>
        </w:rPr>
        <w:t>algorithm</w:t>
      </w:r>
      <w:r w:rsidR="00E96F58" w:rsidRPr="00290857">
        <w:rPr>
          <w:rFonts w:cs="Arial"/>
          <w:color w:val="000000" w:themeColor="text1"/>
          <w:szCs w:val="24"/>
        </w:rPr>
        <w:t xml:space="preserve"> deter</w:t>
      </w:r>
      <w:r w:rsidR="00211A7B" w:rsidRPr="00290857">
        <w:rPr>
          <w:rFonts w:cs="Arial"/>
          <w:color w:val="000000" w:themeColor="text1"/>
          <w:szCs w:val="24"/>
        </w:rPr>
        <w:t xml:space="preserve">mines </w:t>
      </w:r>
      <w:r w:rsidR="00D95983" w:rsidRPr="00290857">
        <w:rPr>
          <w:rFonts w:cs="Arial"/>
          <w:color w:val="000000" w:themeColor="text1"/>
          <w:szCs w:val="24"/>
        </w:rPr>
        <w:t>which ex</w:t>
      </w:r>
      <w:r w:rsidR="000638BE" w:rsidRPr="00290857">
        <w:rPr>
          <w:rFonts w:cs="Arial"/>
          <w:color w:val="000000" w:themeColor="text1"/>
          <w:szCs w:val="24"/>
        </w:rPr>
        <w:t xml:space="preserve">amples </w:t>
      </w:r>
      <w:r w:rsidR="00285909" w:rsidRPr="00290857">
        <w:rPr>
          <w:rFonts w:cs="Arial"/>
          <w:color w:val="000000" w:themeColor="text1"/>
          <w:szCs w:val="24"/>
        </w:rPr>
        <w:t xml:space="preserve">are used for training and which are used for testing </w:t>
      </w:r>
      <w:r w:rsidR="00350281" w:rsidRPr="00290857">
        <w:rPr>
          <w:rFonts w:cs="Arial"/>
          <w:color w:val="000000" w:themeColor="text1"/>
          <w:szCs w:val="24"/>
        </w:rPr>
        <w:t>the</w:t>
      </w:r>
      <w:r w:rsidR="0024758E" w:rsidRPr="00290857">
        <w:rPr>
          <w:rFonts w:cs="Arial"/>
          <w:color w:val="000000" w:themeColor="text1"/>
          <w:szCs w:val="24"/>
        </w:rPr>
        <w:t xml:space="preserve"> model output </w:t>
      </w:r>
      <w:r w:rsidR="003763D2" w:rsidRPr="00290857">
        <w:rPr>
          <w:rFonts w:cs="Arial"/>
          <w:color w:val="000000" w:themeColor="text1"/>
          <w:szCs w:val="24"/>
        </w:rPr>
        <w:t>by the algorithm. In this case</w:t>
      </w:r>
      <w:r>
        <w:rPr>
          <w:rFonts w:cs="Arial"/>
          <w:color w:val="000000" w:themeColor="text1"/>
          <w:szCs w:val="24"/>
        </w:rPr>
        <w:t>,</w:t>
      </w:r>
      <w:r w:rsidR="003763D2" w:rsidRPr="00290857">
        <w:rPr>
          <w:rFonts w:cs="Arial"/>
          <w:color w:val="000000" w:themeColor="text1"/>
          <w:szCs w:val="24"/>
        </w:rPr>
        <w:t xml:space="preserve"> the dataset airline </w:t>
      </w:r>
      <w:r w:rsidR="00CA7D27" w:rsidRPr="00290857">
        <w:rPr>
          <w:rFonts w:cs="Arial"/>
          <w:color w:val="000000" w:themeColor="text1"/>
          <w:szCs w:val="24"/>
        </w:rPr>
        <w:t xml:space="preserve">was tested with </w:t>
      </w:r>
      <w:r w:rsidR="00CA7D27" w:rsidRPr="00290857">
        <w:rPr>
          <w:rFonts w:cs="Arial"/>
          <w:b/>
          <w:bCs/>
          <w:color w:val="000000" w:themeColor="text1"/>
          <w:szCs w:val="24"/>
        </w:rPr>
        <w:t>interleaved test-then-tra</w:t>
      </w:r>
      <w:r w:rsidR="00F82B7B" w:rsidRPr="00290857">
        <w:rPr>
          <w:rFonts w:cs="Arial"/>
          <w:b/>
          <w:bCs/>
          <w:color w:val="000000" w:themeColor="text1"/>
          <w:szCs w:val="24"/>
        </w:rPr>
        <w:t>i</w:t>
      </w:r>
      <w:r w:rsidR="00CA7D27" w:rsidRPr="00290857">
        <w:rPr>
          <w:rFonts w:cs="Arial"/>
          <w:b/>
          <w:bCs/>
          <w:color w:val="000000" w:themeColor="text1"/>
          <w:szCs w:val="24"/>
        </w:rPr>
        <w:t>n</w:t>
      </w:r>
      <w:r w:rsidR="00F82B7B" w:rsidRPr="00290857">
        <w:rPr>
          <w:rFonts w:cs="Arial"/>
          <w:color w:val="000000" w:themeColor="text1"/>
          <w:szCs w:val="24"/>
        </w:rPr>
        <w:t xml:space="preserve"> which </w:t>
      </w:r>
      <w:r w:rsidR="00990BAD" w:rsidRPr="00290857">
        <w:rPr>
          <w:rFonts w:cs="Arial"/>
          <w:color w:val="000000" w:themeColor="text1"/>
          <w:szCs w:val="24"/>
        </w:rPr>
        <w:t>take</w:t>
      </w:r>
      <w:r>
        <w:rPr>
          <w:rFonts w:cs="Arial"/>
          <w:color w:val="000000" w:themeColor="text1"/>
          <w:szCs w:val="24"/>
        </w:rPr>
        <w:t>s</w:t>
      </w:r>
      <w:r w:rsidR="00990BAD" w:rsidRPr="00290857">
        <w:rPr>
          <w:rFonts w:cs="Arial"/>
          <w:color w:val="000000" w:themeColor="text1"/>
          <w:szCs w:val="24"/>
        </w:rPr>
        <w:t xml:space="preserve"> each example to be used </w:t>
      </w:r>
      <w:r w:rsidR="00DF7C42" w:rsidRPr="00290857">
        <w:rPr>
          <w:rFonts w:cs="Arial"/>
          <w:color w:val="000000" w:themeColor="text1"/>
          <w:szCs w:val="24"/>
        </w:rPr>
        <w:t>to test the model before it is used for training</w:t>
      </w:r>
      <w:r w:rsidR="00865C9F" w:rsidRPr="00290857">
        <w:rPr>
          <w:rFonts w:cs="Arial"/>
          <w:color w:val="000000" w:themeColor="text1"/>
          <w:szCs w:val="24"/>
        </w:rPr>
        <w:t xml:space="preserve">, therefore the accuracy result will be incrementally </w:t>
      </w:r>
      <w:r w:rsidR="00F7509C" w:rsidRPr="00290857">
        <w:rPr>
          <w:rFonts w:cs="Arial"/>
          <w:color w:val="000000" w:themeColor="text1"/>
          <w:szCs w:val="24"/>
        </w:rPr>
        <w:t>updated</w:t>
      </w:r>
      <w:r w:rsidR="00416DA0" w:rsidRPr="00290857">
        <w:rPr>
          <w:rFonts w:cs="Arial"/>
          <w:color w:val="000000" w:themeColor="text1"/>
          <w:szCs w:val="24"/>
        </w:rPr>
        <w:t>. The s</w:t>
      </w:r>
      <w:r w:rsidR="00554F99" w:rsidRPr="00290857">
        <w:rPr>
          <w:rFonts w:cs="Arial"/>
          <w:color w:val="000000" w:themeColor="text1"/>
          <w:szCs w:val="24"/>
        </w:rPr>
        <w:t xml:space="preserve">cheme is implemented in MOA using </w:t>
      </w:r>
      <w:r w:rsidR="005C362A" w:rsidRPr="00290857">
        <w:rPr>
          <w:rFonts w:cs="Arial"/>
          <w:color w:val="000000" w:themeColor="text1"/>
          <w:szCs w:val="24"/>
        </w:rPr>
        <w:t xml:space="preserve">a landmark window model, which means </w:t>
      </w:r>
      <w:r w:rsidR="00A54AFE" w:rsidRPr="00290857">
        <w:rPr>
          <w:rFonts w:cs="Arial"/>
          <w:color w:val="000000" w:themeColor="text1"/>
          <w:szCs w:val="24"/>
        </w:rPr>
        <w:t xml:space="preserve">that data from </w:t>
      </w:r>
      <w:r>
        <w:rPr>
          <w:rFonts w:cs="Arial"/>
          <w:color w:val="000000" w:themeColor="text1"/>
          <w:szCs w:val="24"/>
        </w:rPr>
        <w:t xml:space="preserve">the </w:t>
      </w:r>
      <w:r w:rsidR="00A54AFE" w:rsidRPr="00290857">
        <w:rPr>
          <w:rFonts w:cs="Arial"/>
          <w:color w:val="000000" w:themeColor="text1"/>
          <w:szCs w:val="24"/>
        </w:rPr>
        <w:t xml:space="preserve">stream is </w:t>
      </w:r>
      <w:r w:rsidR="009D6C65" w:rsidRPr="00290857">
        <w:rPr>
          <w:rFonts w:cs="Arial"/>
          <w:color w:val="000000" w:themeColor="text1"/>
          <w:szCs w:val="24"/>
        </w:rPr>
        <w:t xml:space="preserve">always </w:t>
      </w:r>
      <w:r w:rsidR="00EF37A8" w:rsidRPr="00290857">
        <w:rPr>
          <w:rFonts w:cs="Arial"/>
          <w:color w:val="000000" w:themeColor="text1"/>
          <w:szCs w:val="24"/>
        </w:rPr>
        <w:t>considered</w:t>
      </w:r>
      <w:r w:rsidR="00B3487B" w:rsidRPr="00290857">
        <w:rPr>
          <w:rFonts w:cs="Arial"/>
          <w:color w:val="000000" w:themeColor="text1"/>
          <w:szCs w:val="24"/>
        </w:rPr>
        <w:t xml:space="preserve"> </w:t>
      </w:r>
      <w:r w:rsidR="00FA6629" w:rsidRPr="00290857">
        <w:rPr>
          <w:rFonts w:cs="Arial"/>
          <w:color w:val="000000" w:themeColor="text1"/>
          <w:szCs w:val="24"/>
        </w:rPr>
        <w:fldChar w:fldCharType="begin"/>
      </w:r>
      <w:r w:rsidR="004811DE" w:rsidRPr="00290857">
        <w:rPr>
          <w:rFonts w:cs="Arial"/>
          <w:color w:val="000000" w:themeColor="text1"/>
          <w:szCs w:val="24"/>
        </w:rPr>
        <w:instrText xml:space="preserve"> ADDIN EN.CITE &lt;EndNote&gt;&lt;Cite&gt;&lt;Author&gt;Bifet&lt;/Author&gt;&lt;Year&gt;2018&lt;/Year&gt;&lt;RecNum&gt;1429&lt;/RecNum&gt;&lt;DisplayText&gt;(Bifet et al., 2018)&lt;/DisplayText&gt;&lt;record&gt;&lt;rec-number&gt;1429&lt;/rec-number&gt;&lt;foreign-keys&gt;&lt;key app="EN" db-id="efxx0wrsa9fppfesaftxeta5fvrxs2zzwxtw" timestamp="1632619706" guid="31166bb7-8c11-4bca-833c-b270a5365240"&gt;1429&lt;/key&gt;&lt;/foreign-keys&gt;&lt;ref-type name="Book"&gt;6&lt;/ref-type&gt;&lt;contributors&gt;&lt;authors&gt;&lt;author&gt;Bifet, Albert&lt;/author&gt;&lt;author&gt;Gavaldà, Ricard&lt;/author&gt;&lt;author&gt;Holmes, Geoff&lt;/author&gt;&lt;author&gt;Pfahringer, Bernhard&lt;/author&gt;&lt;/authors&gt;&lt;/contributors&gt;&lt;titles&gt;&lt;title&gt;Machine learning for data streams: with practical examples in MOA&lt;/title&gt;&lt;/titles&gt;&lt;dates&gt;&lt;year&gt;2018&lt;/year&gt;&lt;/dates&gt;&lt;publisher&gt;MIT press&lt;/publisher&gt;&lt;isbn&gt;0262346052&lt;/isbn&gt;&lt;urls&gt;&lt;/urls&gt;&lt;/record&gt;&lt;/Cite&gt;&lt;/EndNote&gt;</w:instrText>
      </w:r>
      <w:r w:rsidR="00FA6629" w:rsidRPr="00290857">
        <w:rPr>
          <w:rFonts w:cs="Arial"/>
          <w:color w:val="000000" w:themeColor="text1"/>
          <w:szCs w:val="24"/>
        </w:rPr>
        <w:fldChar w:fldCharType="separate"/>
      </w:r>
      <w:r w:rsidR="00FA6629" w:rsidRPr="00290857">
        <w:rPr>
          <w:rFonts w:cs="Arial"/>
          <w:noProof/>
          <w:color w:val="000000" w:themeColor="text1"/>
          <w:szCs w:val="24"/>
        </w:rPr>
        <w:t>(Bifet et al., 2018)</w:t>
      </w:r>
      <w:r w:rsidR="00FA6629" w:rsidRPr="00290857">
        <w:rPr>
          <w:rFonts w:cs="Arial"/>
          <w:color w:val="000000" w:themeColor="text1"/>
          <w:szCs w:val="24"/>
        </w:rPr>
        <w:fldChar w:fldCharType="end"/>
      </w:r>
      <w:r w:rsidR="00FA6629" w:rsidRPr="00290857">
        <w:rPr>
          <w:rFonts w:cs="Arial"/>
          <w:color w:val="000000" w:themeColor="text1"/>
          <w:szCs w:val="24"/>
        </w:rPr>
        <w:t>.</w:t>
      </w:r>
    </w:p>
    <w:p w14:paraId="0A69B460" w14:textId="63A9E81B" w:rsidR="00B94485" w:rsidRPr="00290857" w:rsidRDefault="00EB50ED" w:rsidP="003B53D6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>T</w:t>
      </w:r>
      <w:r w:rsidR="008505CD" w:rsidRPr="00290857">
        <w:rPr>
          <w:rFonts w:cs="Arial"/>
          <w:color w:val="000000" w:themeColor="text1"/>
          <w:szCs w:val="24"/>
        </w:rPr>
        <w:t xml:space="preserve">he dataset </w:t>
      </w:r>
      <w:r w:rsidR="004C64BB" w:rsidRPr="00290857">
        <w:rPr>
          <w:rFonts w:cs="Arial"/>
          <w:color w:val="000000" w:themeColor="text1"/>
          <w:szCs w:val="24"/>
        </w:rPr>
        <w:t>consists</w:t>
      </w:r>
      <w:r w:rsidR="008505CD" w:rsidRPr="00290857">
        <w:rPr>
          <w:rFonts w:cs="Arial"/>
          <w:color w:val="000000" w:themeColor="text1"/>
          <w:szCs w:val="24"/>
        </w:rPr>
        <w:t xml:space="preserve"> of 53</w:t>
      </w:r>
      <w:r w:rsidR="005E558E" w:rsidRPr="00290857">
        <w:rPr>
          <w:rFonts w:cs="Arial"/>
          <w:color w:val="000000" w:themeColor="text1"/>
          <w:szCs w:val="24"/>
        </w:rPr>
        <w:t>9383</w:t>
      </w:r>
      <w:r w:rsidR="00A51542" w:rsidRPr="00290857">
        <w:rPr>
          <w:rFonts w:cs="Arial"/>
          <w:color w:val="000000" w:themeColor="text1"/>
          <w:szCs w:val="24"/>
        </w:rPr>
        <w:t xml:space="preserve"> instances and 8 </w:t>
      </w:r>
      <w:r w:rsidR="004C64BB" w:rsidRPr="00290857">
        <w:rPr>
          <w:rFonts w:cs="Arial"/>
          <w:color w:val="000000" w:themeColor="text1"/>
          <w:szCs w:val="24"/>
        </w:rPr>
        <w:t>attributes</w:t>
      </w:r>
      <w:r w:rsidR="00F971BD" w:rsidRPr="00290857">
        <w:rPr>
          <w:rFonts w:cs="Arial"/>
          <w:color w:val="000000" w:themeColor="text1"/>
          <w:szCs w:val="24"/>
        </w:rPr>
        <w:t xml:space="preserve">. Each instance </w:t>
      </w:r>
      <w:r w:rsidR="00BC262E" w:rsidRPr="00290857">
        <w:rPr>
          <w:rFonts w:cs="Arial"/>
          <w:color w:val="000000" w:themeColor="text1"/>
          <w:szCs w:val="24"/>
        </w:rPr>
        <w:t xml:space="preserve">indicates a historic </w:t>
      </w:r>
      <w:r w:rsidR="00D64244" w:rsidRPr="00D64244">
        <w:rPr>
          <w:rFonts w:cs="Arial"/>
          <w:color w:val="000000" w:themeColor="text1"/>
          <w:szCs w:val="24"/>
        </w:rPr>
        <w:t>flight record including the class value specifying</w:t>
      </w:r>
      <w:r w:rsidR="000A63E5" w:rsidRPr="00290857">
        <w:rPr>
          <w:rFonts w:cs="Arial"/>
          <w:color w:val="000000" w:themeColor="text1"/>
          <w:szCs w:val="24"/>
        </w:rPr>
        <w:t xml:space="preserve"> if </w:t>
      </w:r>
      <w:r w:rsidR="000A24A2" w:rsidRPr="00290857">
        <w:rPr>
          <w:rFonts w:cs="Arial"/>
          <w:color w:val="000000" w:themeColor="text1"/>
          <w:szCs w:val="24"/>
        </w:rPr>
        <w:t xml:space="preserve">the </w:t>
      </w:r>
      <w:r w:rsidR="004C64BB" w:rsidRPr="00290857">
        <w:rPr>
          <w:rFonts w:cs="Arial"/>
          <w:color w:val="000000" w:themeColor="text1"/>
          <w:szCs w:val="24"/>
        </w:rPr>
        <w:t>flight</w:t>
      </w:r>
      <w:r w:rsidR="000A24A2" w:rsidRPr="00290857">
        <w:rPr>
          <w:rFonts w:cs="Arial"/>
          <w:color w:val="000000" w:themeColor="text1"/>
          <w:szCs w:val="24"/>
        </w:rPr>
        <w:t xml:space="preserve"> </w:t>
      </w:r>
      <w:r w:rsidR="00C128F1" w:rsidRPr="00290857">
        <w:rPr>
          <w:rFonts w:cs="Arial"/>
          <w:color w:val="000000" w:themeColor="text1"/>
          <w:szCs w:val="24"/>
        </w:rPr>
        <w:t>was delayed</w:t>
      </w:r>
      <w:r w:rsidR="00DD68D8" w:rsidRPr="00290857">
        <w:rPr>
          <w:rFonts w:cs="Arial"/>
          <w:color w:val="000000" w:themeColor="text1"/>
          <w:szCs w:val="24"/>
        </w:rPr>
        <w:t>.</w:t>
      </w:r>
      <w:r w:rsidR="00515B3F" w:rsidRPr="00290857">
        <w:rPr>
          <w:rFonts w:cs="Arial"/>
          <w:color w:val="000000" w:themeColor="text1"/>
          <w:szCs w:val="24"/>
        </w:rPr>
        <w:t xml:space="preserve"> </w:t>
      </w:r>
      <w:r w:rsidR="00C128F1" w:rsidRPr="00290857">
        <w:rPr>
          <w:rFonts w:cs="Arial"/>
          <w:color w:val="000000" w:themeColor="text1"/>
          <w:szCs w:val="24"/>
        </w:rPr>
        <w:t>therefore, the task or output is to predict if a flight will be delayed</w:t>
      </w:r>
      <w:r w:rsidR="005E21AC" w:rsidRPr="00290857">
        <w:rPr>
          <w:rFonts w:cs="Arial"/>
          <w:color w:val="000000" w:themeColor="text1"/>
          <w:szCs w:val="24"/>
        </w:rPr>
        <w:t xml:space="preserve">. </w:t>
      </w:r>
      <w:r w:rsidR="004E1480" w:rsidRPr="00290857">
        <w:rPr>
          <w:rFonts w:cs="Arial"/>
          <w:color w:val="000000" w:themeColor="text1"/>
          <w:szCs w:val="24"/>
        </w:rPr>
        <w:t>The dataset is used as steam (</w:t>
      </w:r>
      <w:r w:rsidR="00604DA1" w:rsidRPr="00290857">
        <w:rPr>
          <w:rFonts w:cs="Arial"/>
          <w:color w:val="000000" w:themeColor="text1"/>
          <w:szCs w:val="24"/>
        </w:rPr>
        <w:t>input</w:t>
      </w:r>
      <w:r w:rsidR="004E1480" w:rsidRPr="00290857">
        <w:rPr>
          <w:rFonts w:cs="Arial"/>
          <w:color w:val="000000" w:themeColor="text1"/>
          <w:szCs w:val="24"/>
        </w:rPr>
        <w:t>)</w:t>
      </w:r>
      <w:r w:rsidR="00604DA1" w:rsidRPr="00290857">
        <w:rPr>
          <w:rFonts w:cs="Arial"/>
          <w:color w:val="000000" w:themeColor="text1"/>
          <w:szCs w:val="24"/>
        </w:rPr>
        <w:t xml:space="preserve"> to </w:t>
      </w:r>
      <w:r w:rsidRPr="00290857">
        <w:rPr>
          <w:rFonts w:cs="Arial"/>
          <w:color w:val="000000" w:themeColor="text1"/>
          <w:szCs w:val="24"/>
        </w:rPr>
        <w:t>evaluate</w:t>
      </w:r>
      <w:r w:rsidR="00604DA1" w:rsidRPr="00290857">
        <w:rPr>
          <w:rFonts w:cs="Arial"/>
          <w:color w:val="000000" w:themeColor="text1"/>
          <w:szCs w:val="24"/>
        </w:rPr>
        <w:t xml:space="preserve"> </w:t>
      </w:r>
      <w:r w:rsidRPr="00290857">
        <w:rPr>
          <w:rFonts w:cs="Arial"/>
          <w:color w:val="000000" w:themeColor="text1"/>
          <w:szCs w:val="24"/>
        </w:rPr>
        <w:t>the</w:t>
      </w:r>
      <w:r w:rsidR="005E21AC" w:rsidRPr="00290857">
        <w:rPr>
          <w:rFonts w:cs="Arial"/>
          <w:color w:val="000000" w:themeColor="text1"/>
          <w:szCs w:val="24"/>
        </w:rPr>
        <w:t xml:space="preserve"> next algorithms</w:t>
      </w:r>
      <w:r w:rsidR="00D75AD2" w:rsidRPr="00290857">
        <w:rPr>
          <w:rFonts w:cs="Arial"/>
          <w:color w:val="000000" w:themeColor="text1"/>
          <w:szCs w:val="24"/>
        </w:rPr>
        <w:t>. T</w:t>
      </w:r>
      <w:r w:rsidR="00053EEC" w:rsidRPr="00290857">
        <w:rPr>
          <w:rFonts w:cs="Arial"/>
          <w:color w:val="000000" w:themeColor="text1"/>
          <w:szCs w:val="24"/>
        </w:rPr>
        <w:t xml:space="preserve">he accuracy </w:t>
      </w:r>
      <w:r w:rsidR="00F26563" w:rsidRPr="00290857">
        <w:rPr>
          <w:rFonts w:cs="Arial"/>
          <w:color w:val="000000" w:themeColor="text1"/>
          <w:szCs w:val="24"/>
        </w:rPr>
        <w:t xml:space="preserve">and </w:t>
      </w:r>
      <w:r w:rsidRPr="00290857">
        <w:rPr>
          <w:rFonts w:cs="Arial"/>
          <w:color w:val="000000" w:themeColor="text1"/>
          <w:szCs w:val="24"/>
        </w:rPr>
        <w:t>other</w:t>
      </w:r>
      <w:r w:rsidR="00F26563" w:rsidRPr="00290857">
        <w:rPr>
          <w:rFonts w:cs="Arial"/>
          <w:color w:val="000000" w:themeColor="text1"/>
          <w:szCs w:val="24"/>
        </w:rPr>
        <w:t xml:space="preserve"> </w:t>
      </w:r>
      <w:r w:rsidR="004C64BB" w:rsidRPr="00290857">
        <w:rPr>
          <w:rFonts w:cs="Arial"/>
          <w:color w:val="000000" w:themeColor="text1"/>
          <w:szCs w:val="24"/>
        </w:rPr>
        <w:t>measures</w:t>
      </w:r>
      <w:r w:rsidR="00F26563" w:rsidRPr="00290857">
        <w:rPr>
          <w:rFonts w:cs="Arial"/>
          <w:color w:val="000000" w:themeColor="text1"/>
          <w:szCs w:val="24"/>
        </w:rPr>
        <w:t xml:space="preserve"> are compared, but first</w:t>
      </w:r>
      <w:r w:rsidR="00D64244">
        <w:rPr>
          <w:rFonts w:cs="Arial"/>
          <w:color w:val="000000" w:themeColor="text1"/>
          <w:szCs w:val="24"/>
        </w:rPr>
        <w:t>,</w:t>
      </w:r>
      <w:r w:rsidR="00F26563" w:rsidRPr="00290857">
        <w:rPr>
          <w:rFonts w:cs="Arial"/>
          <w:color w:val="000000" w:themeColor="text1"/>
          <w:szCs w:val="24"/>
        </w:rPr>
        <w:t xml:space="preserve"> </w:t>
      </w:r>
      <w:r w:rsidR="00BC4A4D" w:rsidRPr="00290857">
        <w:rPr>
          <w:rFonts w:cs="Arial"/>
          <w:color w:val="000000" w:themeColor="text1"/>
          <w:szCs w:val="24"/>
        </w:rPr>
        <w:t>it is required to understand the algorithm</w:t>
      </w:r>
      <w:r w:rsidR="00CC6678" w:rsidRPr="00290857">
        <w:rPr>
          <w:rFonts w:cs="Arial"/>
          <w:color w:val="000000" w:themeColor="text1"/>
          <w:szCs w:val="24"/>
        </w:rPr>
        <w:t>:</w:t>
      </w:r>
    </w:p>
    <w:p w14:paraId="124ADE90" w14:textId="445AD9EB" w:rsidR="008F20AA" w:rsidRPr="00290857" w:rsidRDefault="00CC6678" w:rsidP="003B53D6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b/>
          <w:bCs/>
          <w:color w:val="000000" w:themeColor="text1"/>
          <w:szCs w:val="24"/>
        </w:rPr>
        <w:t>Hoeffding</w:t>
      </w:r>
      <w:r w:rsidR="00E52C5D" w:rsidRPr="00290857">
        <w:rPr>
          <w:rFonts w:cs="Arial"/>
          <w:b/>
          <w:bCs/>
          <w:color w:val="000000" w:themeColor="text1"/>
          <w:szCs w:val="24"/>
        </w:rPr>
        <w:t xml:space="preserve"> </w:t>
      </w:r>
      <w:r w:rsidRPr="00290857">
        <w:rPr>
          <w:rFonts w:cs="Arial"/>
          <w:b/>
          <w:bCs/>
          <w:color w:val="000000" w:themeColor="text1"/>
          <w:szCs w:val="24"/>
        </w:rPr>
        <w:t xml:space="preserve">tree: </w:t>
      </w:r>
      <w:r w:rsidR="0092103F" w:rsidRPr="00290857">
        <w:rPr>
          <w:rFonts w:cs="Arial"/>
          <w:color w:val="000000" w:themeColor="text1"/>
          <w:szCs w:val="24"/>
        </w:rPr>
        <w:t xml:space="preserve">It is a very fast </w:t>
      </w:r>
      <w:r w:rsidR="00607B97" w:rsidRPr="00290857">
        <w:rPr>
          <w:rFonts w:cs="Arial"/>
          <w:color w:val="000000" w:themeColor="text1"/>
          <w:szCs w:val="24"/>
        </w:rPr>
        <w:t>decision tree algorithm for streaming data</w:t>
      </w:r>
      <w:r w:rsidR="00013175" w:rsidRPr="00290857">
        <w:rPr>
          <w:rFonts w:cs="Arial"/>
          <w:color w:val="000000" w:themeColor="text1"/>
          <w:szCs w:val="24"/>
        </w:rPr>
        <w:t>,</w:t>
      </w:r>
      <w:r w:rsidR="00193524" w:rsidRPr="00290857">
        <w:rPr>
          <w:rFonts w:cs="Arial"/>
          <w:color w:val="000000" w:themeColor="text1"/>
          <w:szCs w:val="24"/>
        </w:rPr>
        <w:t xml:space="preserve"> the </w:t>
      </w:r>
      <w:r w:rsidR="00EF2BA4" w:rsidRPr="00290857">
        <w:rPr>
          <w:rFonts w:cs="Arial"/>
          <w:color w:val="000000" w:themeColor="text1"/>
          <w:szCs w:val="24"/>
        </w:rPr>
        <w:t>algorithm</w:t>
      </w:r>
      <w:r w:rsidR="00193524" w:rsidRPr="00290857">
        <w:rPr>
          <w:rFonts w:cs="Arial"/>
          <w:color w:val="000000" w:themeColor="text1"/>
          <w:szCs w:val="24"/>
        </w:rPr>
        <w:t xml:space="preserve"> </w:t>
      </w:r>
      <w:r w:rsidR="00290857" w:rsidRPr="00290857">
        <w:rPr>
          <w:rFonts w:cs="Arial"/>
          <w:color w:val="000000" w:themeColor="text1"/>
          <w:szCs w:val="24"/>
        </w:rPr>
        <w:t>waits</w:t>
      </w:r>
      <w:r w:rsidR="00193524" w:rsidRPr="00290857">
        <w:rPr>
          <w:rFonts w:cs="Arial"/>
          <w:color w:val="000000" w:themeColor="text1"/>
          <w:szCs w:val="24"/>
        </w:rPr>
        <w:t xml:space="preserve"> </w:t>
      </w:r>
      <w:r w:rsidR="00B61C61" w:rsidRPr="00290857">
        <w:rPr>
          <w:rFonts w:cs="Arial"/>
          <w:color w:val="000000" w:themeColor="text1"/>
          <w:szCs w:val="24"/>
        </w:rPr>
        <w:t>for new instances</w:t>
      </w:r>
      <w:r w:rsidR="00DC005C" w:rsidRPr="00290857">
        <w:rPr>
          <w:rFonts w:cs="Arial"/>
          <w:color w:val="000000" w:themeColor="text1"/>
          <w:szCs w:val="24"/>
        </w:rPr>
        <w:t>, instead to reuse</w:t>
      </w:r>
      <w:r w:rsidR="004E446A" w:rsidRPr="00290857">
        <w:rPr>
          <w:rFonts w:cs="Arial"/>
          <w:color w:val="000000" w:themeColor="text1"/>
          <w:szCs w:val="24"/>
        </w:rPr>
        <w:t>d</w:t>
      </w:r>
      <w:r w:rsidR="00DC005C" w:rsidRPr="00290857">
        <w:rPr>
          <w:rFonts w:cs="Arial"/>
          <w:color w:val="000000" w:themeColor="text1"/>
          <w:szCs w:val="24"/>
        </w:rPr>
        <w:t xml:space="preserve"> the new instances</w:t>
      </w:r>
      <w:r w:rsidR="00182796" w:rsidRPr="00290857">
        <w:rPr>
          <w:rFonts w:cs="Arial"/>
          <w:color w:val="000000" w:themeColor="text1"/>
          <w:szCs w:val="24"/>
        </w:rPr>
        <w:t>. It build</w:t>
      </w:r>
      <w:r w:rsidR="00D64244">
        <w:rPr>
          <w:rFonts w:cs="Arial"/>
          <w:color w:val="000000" w:themeColor="text1"/>
          <w:szCs w:val="24"/>
        </w:rPr>
        <w:t>s</w:t>
      </w:r>
      <w:r w:rsidR="00182796" w:rsidRPr="00290857">
        <w:rPr>
          <w:rFonts w:cs="Arial"/>
          <w:color w:val="000000" w:themeColor="text1"/>
          <w:szCs w:val="24"/>
        </w:rPr>
        <w:t xml:space="preserve"> the tree</w:t>
      </w:r>
      <w:r w:rsidR="007A3F5A" w:rsidRPr="00290857">
        <w:rPr>
          <w:rFonts w:cs="Arial"/>
          <w:color w:val="000000" w:themeColor="text1"/>
          <w:szCs w:val="24"/>
        </w:rPr>
        <w:t xml:space="preserve"> fast but requires a large amount of data to be reliable in their prediction</w:t>
      </w:r>
      <w:r w:rsidR="00FA6629" w:rsidRPr="00290857">
        <w:rPr>
          <w:rFonts w:cs="Arial"/>
          <w:color w:val="000000" w:themeColor="text1"/>
          <w:szCs w:val="24"/>
        </w:rPr>
        <w:fldChar w:fldCharType="begin"/>
      </w:r>
      <w:r w:rsidR="004811DE" w:rsidRPr="00290857">
        <w:rPr>
          <w:rFonts w:cs="Arial"/>
          <w:color w:val="000000" w:themeColor="text1"/>
          <w:szCs w:val="24"/>
        </w:rPr>
        <w:instrText xml:space="preserve"> ADDIN EN.CITE &lt;EndNote&gt;&lt;Cite&gt;&lt;Author&gt;Bifet&lt;/Author&gt;&lt;Year&gt;2018&lt;/Year&gt;&lt;RecNum&gt;1429&lt;/RecNum&gt;&lt;DisplayText&gt;(Bifet et al., 2018)&lt;/DisplayText&gt;&lt;record&gt;&lt;rec-number&gt;1429&lt;/rec-number&gt;&lt;foreign-keys&gt;&lt;key app="EN" db-id="efxx0wrsa9fppfesaftxeta5fvrxs2zzwxtw" timestamp="1632619706" guid="31166bb7-8c11-4bca-833c-b270a5365240"&gt;1429&lt;/key&gt;&lt;/foreign-keys&gt;&lt;ref-type name="Book"&gt;6&lt;/ref-type&gt;&lt;contributors&gt;&lt;authors&gt;&lt;author&gt;Bifet, Albert&lt;/author&gt;&lt;author&gt;Gavaldà, Ricard&lt;/author&gt;&lt;author&gt;Holmes, Geoff&lt;/author&gt;&lt;author&gt;Pfahringer, Bernhard&lt;/author&gt;&lt;/authors&gt;&lt;/contributors&gt;&lt;titles&gt;&lt;title&gt;Machine learning for data streams: with practical examples in MOA&lt;/title&gt;&lt;/titles&gt;&lt;dates&gt;&lt;year&gt;2018&lt;/year&gt;&lt;/dates&gt;&lt;publisher&gt;MIT press&lt;/publisher&gt;&lt;isbn&gt;0262346052&lt;/isbn&gt;&lt;urls&gt;&lt;/urls&gt;&lt;/record&gt;&lt;/Cite&gt;&lt;/EndNote&gt;</w:instrText>
      </w:r>
      <w:r w:rsidR="00FA6629" w:rsidRPr="00290857">
        <w:rPr>
          <w:rFonts w:cs="Arial"/>
          <w:color w:val="000000" w:themeColor="text1"/>
          <w:szCs w:val="24"/>
        </w:rPr>
        <w:fldChar w:fldCharType="separate"/>
      </w:r>
      <w:r w:rsidR="00FA6629" w:rsidRPr="00290857">
        <w:rPr>
          <w:rFonts w:cs="Arial"/>
          <w:noProof/>
          <w:color w:val="000000" w:themeColor="text1"/>
          <w:szCs w:val="24"/>
        </w:rPr>
        <w:t>(Bifet et al., 2018)</w:t>
      </w:r>
      <w:r w:rsidR="00FA6629" w:rsidRPr="00290857">
        <w:rPr>
          <w:rFonts w:cs="Arial"/>
          <w:color w:val="000000" w:themeColor="text1"/>
          <w:szCs w:val="24"/>
        </w:rPr>
        <w:fldChar w:fldCharType="end"/>
      </w:r>
      <w:r w:rsidR="00FA6629" w:rsidRPr="00290857">
        <w:rPr>
          <w:rFonts w:cs="Arial"/>
          <w:color w:val="000000" w:themeColor="text1"/>
          <w:szCs w:val="24"/>
        </w:rPr>
        <w:t>.</w:t>
      </w:r>
    </w:p>
    <w:p w14:paraId="7EB2825C" w14:textId="25ED712F" w:rsidR="00B94485" w:rsidRPr="00290857" w:rsidRDefault="00273034" w:rsidP="003B53D6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b/>
          <w:bCs/>
          <w:color w:val="000000" w:themeColor="text1"/>
          <w:szCs w:val="24"/>
        </w:rPr>
        <w:t>Hoeffding Adaptive Tree</w:t>
      </w:r>
      <w:r w:rsidR="00070D04" w:rsidRPr="00290857">
        <w:rPr>
          <w:rFonts w:cs="Arial"/>
          <w:b/>
          <w:bCs/>
          <w:color w:val="000000" w:themeColor="text1"/>
          <w:szCs w:val="24"/>
        </w:rPr>
        <w:t>:</w:t>
      </w:r>
      <w:r w:rsidR="00070D04" w:rsidRPr="00290857">
        <w:rPr>
          <w:rFonts w:cs="Arial"/>
          <w:color w:val="000000" w:themeColor="text1"/>
          <w:szCs w:val="24"/>
        </w:rPr>
        <w:t xml:space="preserve"> </w:t>
      </w:r>
      <w:r w:rsidR="00B2753B" w:rsidRPr="00290857">
        <w:rPr>
          <w:rFonts w:cs="Arial"/>
          <w:color w:val="000000" w:themeColor="text1"/>
          <w:szCs w:val="24"/>
        </w:rPr>
        <w:t xml:space="preserve">it is </w:t>
      </w:r>
      <w:r w:rsidR="003F3E19" w:rsidRPr="00290857">
        <w:rPr>
          <w:rFonts w:cs="Arial"/>
          <w:color w:val="000000" w:themeColor="text1"/>
          <w:szCs w:val="24"/>
        </w:rPr>
        <w:t xml:space="preserve">an </w:t>
      </w:r>
      <w:r w:rsidR="00305A53" w:rsidRPr="00290857">
        <w:rPr>
          <w:rFonts w:cs="Arial"/>
          <w:color w:val="000000" w:themeColor="text1"/>
          <w:szCs w:val="24"/>
        </w:rPr>
        <w:t>adaptative</w:t>
      </w:r>
      <w:r w:rsidR="003F3E19" w:rsidRPr="00290857">
        <w:rPr>
          <w:rFonts w:cs="Arial"/>
          <w:color w:val="000000" w:themeColor="text1"/>
          <w:szCs w:val="24"/>
        </w:rPr>
        <w:t xml:space="preserve"> e</w:t>
      </w:r>
      <w:r w:rsidR="00BC696F" w:rsidRPr="00290857">
        <w:rPr>
          <w:rFonts w:cs="Arial"/>
          <w:color w:val="000000" w:themeColor="text1"/>
          <w:szCs w:val="24"/>
        </w:rPr>
        <w:t xml:space="preserve">xtension </w:t>
      </w:r>
      <w:r w:rsidR="00241B0D" w:rsidRPr="00290857">
        <w:rPr>
          <w:rFonts w:cs="Arial"/>
          <w:color w:val="000000" w:themeColor="text1"/>
          <w:szCs w:val="24"/>
        </w:rPr>
        <w:t xml:space="preserve">of </w:t>
      </w:r>
      <w:r w:rsidR="00D64244">
        <w:rPr>
          <w:rFonts w:cs="Arial"/>
          <w:color w:val="000000" w:themeColor="text1"/>
          <w:szCs w:val="24"/>
        </w:rPr>
        <w:t xml:space="preserve">the </w:t>
      </w:r>
      <w:proofErr w:type="spellStart"/>
      <w:r w:rsidR="00241B0D" w:rsidRPr="00290857">
        <w:rPr>
          <w:rFonts w:cs="Arial"/>
          <w:color w:val="000000" w:themeColor="text1"/>
          <w:szCs w:val="24"/>
        </w:rPr>
        <w:t>Hoe</w:t>
      </w:r>
      <w:r w:rsidR="00B20197" w:rsidRPr="00290857">
        <w:rPr>
          <w:rFonts w:cs="Arial"/>
          <w:color w:val="000000" w:themeColor="text1"/>
          <w:szCs w:val="24"/>
        </w:rPr>
        <w:t>f</w:t>
      </w:r>
      <w:r w:rsidR="00241B0D" w:rsidRPr="00290857">
        <w:rPr>
          <w:rFonts w:cs="Arial"/>
          <w:color w:val="000000" w:themeColor="text1"/>
          <w:szCs w:val="24"/>
        </w:rPr>
        <w:t>fding</w:t>
      </w:r>
      <w:proofErr w:type="spellEnd"/>
      <w:r w:rsidR="00241B0D" w:rsidRPr="00290857">
        <w:rPr>
          <w:rFonts w:cs="Arial"/>
          <w:color w:val="000000" w:themeColor="text1"/>
          <w:szCs w:val="24"/>
        </w:rPr>
        <w:t xml:space="preserve"> Tree</w:t>
      </w:r>
      <w:r w:rsidR="002B6620" w:rsidRPr="00290857">
        <w:rPr>
          <w:rFonts w:cs="Arial"/>
          <w:color w:val="000000" w:themeColor="text1"/>
          <w:szCs w:val="24"/>
        </w:rPr>
        <w:t xml:space="preserve"> as your name </w:t>
      </w:r>
      <w:r w:rsidR="002B63C6" w:rsidRPr="00290857">
        <w:rPr>
          <w:rFonts w:cs="Arial"/>
          <w:color w:val="000000" w:themeColor="text1"/>
          <w:szCs w:val="24"/>
        </w:rPr>
        <w:t xml:space="preserve">indicates that adapts to change </w:t>
      </w:r>
      <w:r w:rsidR="005D6608" w:rsidRPr="00290857">
        <w:rPr>
          <w:rFonts w:cs="Arial"/>
          <w:color w:val="000000" w:themeColor="text1"/>
          <w:szCs w:val="24"/>
        </w:rPr>
        <w:t xml:space="preserve">by constructing </w:t>
      </w:r>
      <w:r w:rsidR="00B5653B" w:rsidRPr="00290857">
        <w:rPr>
          <w:rFonts w:cs="Arial"/>
          <w:color w:val="000000" w:themeColor="text1"/>
          <w:szCs w:val="24"/>
        </w:rPr>
        <w:t>tentative bran</w:t>
      </w:r>
      <w:r w:rsidR="004E1AB6" w:rsidRPr="00290857">
        <w:rPr>
          <w:rFonts w:cs="Arial"/>
          <w:color w:val="000000" w:themeColor="text1"/>
          <w:szCs w:val="24"/>
        </w:rPr>
        <w:t xml:space="preserve">ches as preparation for change. </w:t>
      </w:r>
      <w:r w:rsidR="00434C78" w:rsidRPr="00290857">
        <w:rPr>
          <w:rFonts w:cs="Arial"/>
          <w:color w:val="000000" w:themeColor="text1"/>
          <w:szCs w:val="24"/>
        </w:rPr>
        <w:t>I</w:t>
      </w:r>
      <w:r w:rsidR="00997F83" w:rsidRPr="00290857">
        <w:rPr>
          <w:rFonts w:cs="Arial"/>
          <w:color w:val="000000" w:themeColor="text1"/>
          <w:szCs w:val="24"/>
        </w:rPr>
        <w:t>t</w:t>
      </w:r>
      <w:r w:rsidR="002D53DA" w:rsidRPr="00290857">
        <w:rPr>
          <w:rFonts w:cs="Arial"/>
          <w:color w:val="000000" w:themeColor="text1"/>
          <w:szCs w:val="24"/>
        </w:rPr>
        <w:t xml:space="preserve"> use</w:t>
      </w:r>
      <w:r w:rsidR="00D64244">
        <w:rPr>
          <w:rFonts w:cs="Arial"/>
          <w:color w:val="000000" w:themeColor="text1"/>
          <w:szCs w:val="24"/>
        </w:rPr>
        <w:t>s</w:t>
      </w:r>
      <w:r w:rsidR="002D53DA" w:rsidRPr="00290857">
        <w:rPr>
          <w:rFonts w:cs="Arial"/>
          <w:color w:val="000000" w:themeColor="text1"/>
          <w:szCs w:val="24"/>
        </w:rPr>
        <w:t xml:space="preserve"> ADWIN</w:t>
      </w:r>
      <w:r w:rsidR="0039494F" w:rsidRPr="00290857">
        <w:rPr>
          <w:rFonts w:cs="Arial"/>
          <w:color w:val="000000" w:themeColor="text1"/>
          <w:szCs w:val="24"/>
        </w:rPr>
        <w:t xml:space="preserve"> which is a change detector and erro</w:t>
      </w:r>
      <w:r w:rsidR="00CF1724" w:rsidRPr="00290857">
        <w:rPr>
          <w:rFonts w:cs="Arial"/>
          <w:color w:val="000000" w:themeColor="text1"/>
          <w:szCs w:val="24"/>
        </w:rPr>
        <w:t>r</w:t>
      </w:r>
      <w:r w:rsidR="00BE7548" w:rsidRPr="00290857">
        <w:rPr>
          <w:rFonts w:cs="Arial"/>
          <w:color w:val="000000" w:themeColor="text1"/>
          <w:szCs w:val="24"/>
        </w:rPr>
        <w:t xml:space="preserve"> estimator that </w:t>
      </w:r>
      <w:r w:rsidR="00305A53" w:rsidRPr="00290857">
        <w:rPr>
          <w:rFonts w:cs="Arial"/>
          <w:color w:val="000000" w:themeColor="text1"/>
          <w:szCs w:val="24"/>
        </w:rPr>
        <w:t>guarantees</w:t>
      </w:r>
      <w:r w:rsidR="00E91D99" w:rsidRPr="00290857">
        <w:rPr>
          <w:rFonts w:cs="Arial"/>
          <w:color w:val="000000" w:themeColor="text1"/>
          <w:szCs w:val="24"/>
        </w:rPr>
        <w:t xml:space="preserve"> performance and </w:t>
      </w:r>
      <w:r w:rsidR="00D64244">
        <w:rPr>
          <w:rFonts w:cs="Arial"/>
          <w:color w:val="000000" w:themeColor="text1"/>
          <w:szCs w:val="24"/>
        </w:rPr>
        <w:t xml:space="preserve">does </w:t>
      </w:r>
      <w:r w:rsidR="00E91D99" w:rsidRPr="00290857">
        <w:rPr>
          <w:rFonts w:cs="Arial"/>
          <w:color w:val="000000" w:themeColor="text1"/>
          <w:szCs w:val="24"/>
        </w:rPr>
        <w:t>not require parameters</w:t>
      </w:r>
      <w:r w:rsidR="00060B45" w:rsidRPr="00290857">
        <w:rPr>
          <w:rFonts w:cs="Arial"/>
          <w:color w:val="000000" w:themeColor="text1"/>
          <w:szCs w:val="24"/>
        </w:rPr>
        <w:t xml:space="preserve"> related to change control.</w:t>
      </w:r>
      <w:r w:rsidR="00525424" w:rsidRPr="00290857">
        <w:rPr>
          <w:rFonts w:cs="Arial"/>
          <w:color w:val="000000" w:themeColor="text1"/>
          <w:szCs w:val="24"/>
        </w:rPr>
        <w:t xml:space="preserve"> It </w:t>
      </w:r>
      <w:r w:rsidR="007D5075" w:rsidRPr="00290857">
        <w:rPr>
          <w:rFonts w:cs="Arial"/>
          <w:color w:val="000000" w:themeColor="text1"/>
          <w:szCs w:val="24"/>
        </w:rPr>
        <w:t>check</w:t>
      </w:r>
      <w:r w:rsidR="00D64244">
        <w:rPr>
          <w:rFonts w:cs="Arial"/>
          <w:color w:val="000000" w:themeColor="text1"/>
          <w:szCs w:val="24"/>
        </w:rPr>
        <w:t>s</w:t>
      </w:r>
      <w:r w:rsidR="007D5075" w:rsidRPr="00290857">
        <w:rPr>
          <w:rFonts w:cs="Arial"/>
          <w:color w:val="000000" w:themeColor="text1"/>
          <w:szCs w:val="24"/>
        </w:rPr>
        <w:t xml:space="preserve"> whether </w:t>
      </w:r>
      <w:r w:rsidR="00B95AAF" w:rsidRPr="00290857">
        <w:rPr>
          <w:rFonts w:cs="Arial"/>
          <w:color w:val="000000" w:themeColor="text1"/>
          <w:szCs w:val="24"/>
        </w:rPr>
        <w:t>to</w:t>
      </w:r>
      <w:r w:rsidR="000443E3" w:rsidRPr="00290857">
        <w:rPr>
          <w:rFonts w:cs="Arial"/>
          <w:color w:val="000000" w:themeColor="text1"/>
          <w:szCs w:val="24"/>
        </w:rPr>
        <w:t xml:space="preserve"> substitute alternative subtrees</w:t>
      </w:r>
      <w:r w:rsidR="00FA6629" w:rsidRPr="00290857">
        <w:rPr>
          <w:rFonts w:cs="Arial"/>
          <w:color w:val="000000" w:themeColor="text1"/>
          <w:szCs w:val="24"/>
        </w:rPr>
        <w:fldChar w:fldCharType="begin"/>
      </w:r>
      <w:r w:rsidR="004811DE" w:rsidRPr="00290857">
        <w:rPr>
          <w:rFonts w:cs="Arial"/>
          <w:color w:val="000000" w:themeColor="text1"/>
          <w:szCs w:val="24"/>
        </w:rPr>
        <w:instrText xml:space="preserve"> ADDIN EN.CITE &lt;EndNote&gt;&lt;Cite&gt;&lt;Author&gt;Bifet&lt;/Author&gt;&lt;Year&gt;2018&lt;/Year&gt;&lt;RecNum&gt;1429&lt;/RecNum&gt;&lt;DisplayText&gt;(Bifet et al., 2018)&lt;/DisplayText&gt;&lt;record&gt;&lt;rec-number&gt;1429&lt;/rec-number&gt;&lt;foreign-keys&gt;&lt;key app="EN" db-id="efxx0wrsa9fppfesaftxeta5fvrxs2zzwxtw" timestamp="1632619706" guid="31166bb7-8c11-4bca-833c-b270a5365240"&gt;1429&lt;/key&gt;&lt;/foreign-keys&gt;&lt;ref-type name="Book"&gt;6&lt;/ref-type&gt;&lt;contributors&gt;&lt;authors&gt;&lt;author&gt;Bifet, Albert&lt;/author&gt;&lt;author&gt;Gavaldà, Ricard&lt;/author&gt;&lt;author&gt;Holmes, Geoff&lt;/author&gt;&lt;author&gt;Pfahringer, Bernhard&lt;/author&gt;&lt;/authors&gt;&lt;/contributors&gt;&lt;titles&gt;&lt;title&gt;Machine learning for data streams: with practical examples in MOA&lt;/title&gt;&lt;/titles&gt;&lt;dates&gt;&lt;year&gt;2018&lt;/year&gt;&lt;/dates&gt;&lt;publisher&gt;MIT press&lt;/publisher&gt;&lt;isbn&gt;0262346052&lt;/isbn&gt;&lt;urls&gt;&lt;/urls&gt;&lt;/record&gt;&lt;/Cite&gt;&lt;/EndNote&gt;</w:instrText>
      </w:r>
      <w:r w:rsidR="00FA6629" w:rsidRPr="00290857">
        <w:rPr>
          <w:rFonts w:cs="Arial"/>
          <w:color w:val="000000" w:themeColor="text1"/>
          <w:szCs w:val="24"/>
        </w:rPr>
        <w:fldChar w:fldCharType="separate"/>
      </w:r>
      <w:r w:rsidR="00FA6629" w:rsidRPr="00290857">
        <w:rPr>
          <w:rFonts w:cs="Arial"/>
          <w:noProof/>
          <w:color w:val="000000" w:themeColor="text1"/>
          <w:szCs w:val="24"/>
        </w:rPr>
        <w:t>(Bifet et al., 2018)</w:t>
      </w:r>
      <w:r w:rsidR="00FA6629" w:rsidRPr="00290857">
        <w:rPr>
          <w:rFonts w:cs="Arial"/>
          <w:color w:val="000000" w:themeColor="text1"/>
          <w:szCs w:val="24"/>
        </w:rPr>
        <w:fldChar w:fldCharType="end"/>
      </w:r>
      <w:r w:rsidR="00FA6629" w:rsidRPr="00290857">
        <w:rPr>
          <w:rFonts w:cs="Arial"/>
          <w:color w:val="000000" w:themeColor="text1"/>
          <w:szCs w:val="24"/>
        </w:rPr>
        <w:t>.</w:t>
      </w:r>
    </w:p>
    <w:p w14:paraId="7B2BF78E" w14:textId="44F6606B" w:rsidR="00E64940" w:rsidRPr="00290857" w:rsidRDefault="001C6A1A" w:rsidP="006253AE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b/>
          <w:bCs/>
          <w:color w:val="000000" w:themeColor="text1"/>
          <w:szCs w:val="24"/>
        </w:rPr>
        <w:t>Leveraging bagging</w:t>
      </w:r>
      <w:r w:rsidR="00230DEB" w:rsidRPr="00290857">
        <w:rPr>
          <w:rFonts w:cs="Arial"/>
          <w:b/>
          <w:bCs/>
          <w:color w:val="000000" w:themeColor="text1"/>
          <w:szCs w:val="24"/>
        </w:rPr>
        <w:t>:</w:t>
      </w:r>
      <w:r w:rsidR="00230DEB" w:rsidRPr="00290857">
        <w:rPr>
          <w:rFonts w:cs="Arial"/>
          <w:color w:val="000000" w:themeColor="text1"/>
          <w:szCs w:val="24"/>
        </w:rPr>
        <w:t xml:space="preserve"> </w:t>
      </w:r>
      <w:r w:rsidR="00D67D55" w:rsidRPr="00290857">
        <w:rPr>
          <w:rFonts w:cs="Arial"/>
          <w:color w:val="000000" w:themeColor="text1"/>
          <w:szCs w:val="24"/>
        </w:rPr>
        <w:t xml:space="preserve">it </w:t>
      </w:r>
      <w:r w:rsidR="00D64244">
        <w:rPr>
          <w:rFonts w:cs="Arial"/>
          <w:color w:val="000000" w:themeColor="text1"/>
          <w:szCs w:val="24"/>
        </w:rPr>
        <w:t xml:space="preserve">is </w:t>
      </w:r>
      <w:r w:rsidR="00D67D55" w:rsidRPr="00290857">
        <w:rPr>
          <w:rFonts w:cs="Arial"/>
          <w:color w:val="000000" w:themeColor="text1"/>
          <w:szCs w:val="24"/>
        </w:rPr>
        <w:t xml:space="preserve">also used in evolving data </w:t>
      </w:r>
      <w:r w:rsidR="003F7FD9" w:rsidRPr="00290857">
        <w:rPr>
          <w:rFonts w:cs="Arial"/>
          <w:color w:val="000000" w:themeColor="text1"/>
          <w:szCs w:val="24"/>
        </w:rPr>
        <w:t>stream</w:t>
      </w:r>
      <w:r w:rsidR="00D64244">
        <w:rPr>
          <w:rFonts w:cs="Arial"/>
          <w:color w:val="000000" w:themeColor="text1"/>
          <w:szCs w:val="24"/>
        </w:rPr>
        <w:t>s</w:t>
      </w:r>
      <w:r w:rsidR="00274ED2" w:rsidRPr="00290857">
        <w:rPr>
          <w:rFonts w:cs="Arial"/>
          <w:color w:val="000000" w:themeColor="text1"/>
          <w:szCs w:val="24"/>
        </w:rPr>
        <w:t xml:space="preserve">. It </w:t>
      </w:r>
      <w:r w:rsidR="00862740" w:rsidRPr="00290857">
        <w:rPr>
          <w:rFonts w:cs="Arial"/>
          <w:color w:val="000000" w:themeColor="text1"/>
          <w:szCs w:val="24"/>
        </w:rPr>
        <w:t>use</w:t>
      </w:r>
      <w:r w:rsidR="00D64244">
        <w:rPr>
          <w:rFonts w:cs="Arial"/>
          <w:color w:val="000000" w:themeColor="text1"/>
          <w:szCs w:val="24"/>
        </w:rPr>
        <w:t>s</w:t>
      </w:r>
      <w:r w:rsidR="00862740" w:rsidRPr="00290857">
        <w:rPr>
          <w:rFonts w:cs="Arial"/>
          <w:color w:val="000000" w:themeColor="text1"/>
          <w:szCs w:val="24"/>
        </w:rPr>
        <w:t xml:space="preserve"> ADWIN</w:t>
      </w:r>
      <w:r w:rsidR="0019298B" w:rsidRPr="00290857">
        <w:rPr>
          <w:rFonts w:cs="Arial"/>
          <w:color w:val="000000" w:themeColor="text1"/>
          <w:szCs w:val="24"/>
        </w:rPr>
        <w:t xml:space="preserve"> (</w:t>
      </w:r>
      <w:proofErr w:type="spellStart"/>
      <w:r w:rsidR="0019298B" w:rsidRPr="00290857">
        <w:rPr>
          <w:rFonts w:cs="Arial"/>
          <w:color w:val="000000" w:themeColor="text1"/>
          <w:szCs w:val="24"/>
        </w:rPr>
        <w:t>ADaptive</w:t>
      </w:r>
      <w:proofErr w:type="spellEnd"/>
      <w:r w:rsidR="0019298B" w:rsidRPr="00290857">
        <w:rPr>
          <w:rFonts w:cs="Arial"/>
          <w:color w:val="000000" w:themeColor="text1"/>
          <w:szCs w:val="24"/>
        </w:rPr>
        <w:t xml:space="preserve"> </w:t>
      </w:r>
      <w:proofErr w:type="spellStart"/>
      <w:r w:rsidR="0019298B" w:rsidRPr="00290857">
        <w:rPr>
          <w:rFonts w:cs="Arial"/>
          <w:color w:val="000000" w:themeColor="text1"/>
          <w:szCs w:val="24"/>
        </w:rPr>
        <w:t>WINdowing</w:t>
      </w:r>
      <w:proofErr w:type="spellEnd"/>
      <w:r w:rsidR="0019298B" w:rsidRPr="00290857">
        <w:rPr>
          <w:rFonts w:cs="Arial"/>
          <w:color w:val="000000" w:themeColor="text1"/>
          <w:szCs w:val="24"/>
        </w:rPr>
        <w:t>)</w:t>
      </w:r>
      <w:r w:rsidR="00862740" w:rsidRPr="00290857">
        <w:rPr>
          <w:rFonts w:cs="Arial"/>
          <w:color w:val="000000" w:themeColor="text1"/>
          <w:szCs w:val="24"/>
        </w:rPr>
        <w:t xml:space="preserve"> for detection change</w:t>
      </w:r>
      <w:r w:rsidR="0002452E" w:rsidRPr="00290857">
        <w:rPr>
          <w:rFonts w:cs="Arial"/>
          <w:color w:val="000000" w:themeColor="text1"/>
          <w:szCs w:val="24"/>
        </w:rPr>
        <w:t xml:space="preserve">. </w:t>
      </w:r>
      <w:r w:rsidR="00274ED2" w:rsidRPr="00290857">
        <w:rPr>
          <w:rFonts w:cs="Arial"/>
          <w:color w:val="000000" w:themeColor="text1"/>
          <w:szCs w:val="24"/>
        </w:rPr>
        <w:t>Thus,</w:t>
      </w:r>
      <w:r w:rsidR="00862740" w:rsidRPr="00290857">
        <w:rPr>
          <w:rFonts w:cs="Arial"/>
          <w:color w:val="000000" w:themeColor="text1"/>
          <w:szCs w:val="24"/>
        </w:rPr>
        <w:t xml:space="preserve"> </w:t>
      </w:r>
      <w:r w:rsidR="00643634" w:rsidRPr="00290857">
        <w:rPr>
          <w:rFonts w:cs="Arial"/>
          <w:color w:val="000000" w:themeColor="text1"/>
          <w:szCs w:val="24"/>
        </w:rPr>
        <w:t>it improve</w:t>
      </w:r>
      <w:r w:rsidR="00D64244">
        <w:rPr>
          <w:rFonts w:cs="Arial"/>
          <w:color w:val="000000" w:themeColor="text1"/>
          <w:szCs w:val="24"/>
        </w:rPr>
        <w:t>s</w:t>
      </w:r>
      <w:r w:rsidR="00643634" w:rsidRPr="00290857">
        <w:rPr>
          <w:rFonts w:cs="Arial"/>
          <w:color w:val="000000" w:themeColor="text1"/>
          <w:szCs w:val="24"/>
        </w:rPr>
        <w:t xml:space="preserve"> </w:t>
      </w:r>
      <w:r w:rsidR="00610030" w:rsidRPr="00290857">
        <w:rPr>
          <w:rFonts w:cs="Arial"/>
          <w:color w:val="000000" w:themeColor="text1"/>
          <w:szCs w:val="24"/>
        </w:rPr>
        <w:t xml:space="preserve">the performance </w:t>
      </w:r>
      <w:r w:rsidR="00D64244">
        <w:rPr>
          <w:rFonts w:cs="Arial"/>
          <w:color w:val="000000" w:themeColor="text1"/>
          <w:szCs w:val="24"/>
        </w:rPr>
        <w:t xml:space="preserve">of </w:t>
      </w:r>
      <w:r w:rsidR="00610030" w:rsidRPr="00290857">
        <w:rPr>
          <w:rFonts w:cs="Arial"/>
          <w:color w:val="000000" w:themeColor="text1"/>
          <w:szCs w:val="24"/>
        </w:rPr>
        <w:t>a single tree</w:t>
      </w:r>
      <w:r w:rsidR="006A1117" w:rsidRPr="00290857">
        <w:rPr>
          <w:rFonts w:cs="Arial"/>
          <w:color w:val="000000" w:themeColor="text1"/>
          <w:szCs w:val="24"/>
        </w:rPr>
        <w:t xml:space="preserve"> and </w:t>
      </w:r>
      <w:r w:rsidR="00EF2BA4" w:rsidRPr="00290857">
        <w:rPr>
          <w:rFonts w:cs="Arial"/>
          <w:color w:val="000000" w:themeColor="text1"/>
          <w:szCs w:val="24"/>
        </w:rPr>
        <w:t>increase</w:t>
      </w:r>
      <w:r w:rsidR="00D64244">
        <w:rPr>
          <w:rFonts w:cs="Arial"/>
          <w:color w:val="000000" w:themeColor="text1"/>
          <w:szCs w:val="24"/>
        </w:rPr>
        <w:t>s</w:t>
      </w:r>
      <w:r w:rsidR="00EF2BA4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EF2BA4" w:rsidRPr="00290857">
        <w:rPr>
          <w:rFonts w:cs="Arial"/>
          <w:color w:val="000000" w:themeColor="text1"/>
          <w:szCs w:val="24"/>
        </w:rPr>
        <w:t>accuracy</w:t>
      </w:r>
      <w:r w:rsidR="00921AD1" w:rsidRPr="00290857">
        <w:rPr>
          <w:rFonts w:cs="Arial"/>
          <w:color w:val="000000" w:themeColor="text1"/>
          <w:szCs w:val="24"/>
        </w:rPr>
        <w:t xml:space="preserve"> and </w:t>
      </w:r>
      <w:r w:rsidR="00F97DD3" w:rsidRPr="00290857">
        <w:rPr>
          <w:rFonts w:cs="Arial"/>
          <w:color w:val="000000" w:themeColor="text1"/>
          <w:szCs w:val="24"/>
        </w:rPr>
        <w:t xml:space="preserve">diversity of a single </w:t>
      </w:r>
      <w:r w:rsidR="00142BB5" w:rsidRPr="00290857">
        <w:rPr>
          <w:rFonts w:cs="Arial"/>
          <w:color w:val="000000" w:themeColor="text1"/>
          <w:szCs w:val="24"/>
        </w:rPr>
        <w:t>classifier</w:t>
      </w:r>
      <w:r w:rsidR="00F97DD3" w:rsidRPr="00290857">
        <w:rPr>
          <w:rFonts w:cs="Arial"/>
          <w:color w:val="000000" w:themeColor="text1"/>
          <w:szCs w:val="24"/>
        </w:rPr>
        <w:t xml:space="preserve">. This is done </w:t>
      </w:r>
      <w:r w:rsidR="00D64244">
        <w:rPr>
          <w:rFonts w:cs="Arial"/>
          <w:color w:val="000000" w:themeColor="text1"/>
          <w:szCs w:val="24"/>
        </w:rPr>
        <w:t xml:space="preserve">by </w:t>
      </w:r>
      <w:r w:rsidR="00F97DD3" w:rsidRPr="00290857">
        <w:rPr>
          <w:rFonts w:cs="Arial"/>
          <w:color w:val="000000" w:themeColor="text1"/>
          <w:szCs w:val="24"/>
        </w:rPr>
        <w:t xml:space="preserve">adding more </w:t>
      </w:r>
      <w:r w:rsidR="00142BB5" w:rsidRPr="00290857">
        <w:rPr>
          <w:rFonts w:cs="Arial"/>
          <w:color w:val="000000" w:themeColor="text1"/>
          <w:szCs w:val="24"/>
        </w:rPr>
        <w:t>randomization</w:t>
      </w:r>
      <w:r w:rsidR="008A61D1" w:rsidRPr="00290857">
        <w:rPr>
          <w:rFonts w:cs="Arial"/>
          <w:color w:val="000000" w:themeColor="text1"/>
          <w:szCs w:val="24"/>
        </w:rPr>
        <w:t xml:space="preserve"> usi</w:t>
      </w:r>
      <w:r w:rsidR="00E30E63" w:rsidRPr="00290857">
        <w:rPr>
          <w:rFonts w:cs="Arial"/>
          <w:color w:val="000000" w:themeColor="text1"/>
          <w:szCs w:val="24"/>
        </w:rPr>
        <w:t>ng</w:t>
      </w:r>
      <w:r w:rsidR="008A61D1" w:rsidRPr="00290857">
        <w:rPr>
          <w:rFonts w:cs="Arial"/>
          <w:color w:val="000000" w:themeColor="text1"/>
          <w:szCs w:val="24"/>
        </w:rPr>
        <w:t xml:space="preserve"> </w:t>
      </w:r>
      <w:r w:rsidR="00142BB5" w:rsidRPr="00290857">
        <w:rPr>
          <w:rFonts w:cs="Arial"/>
          <w:color w:val="000000" w:themeColor="text1"/>
          <w:szCs w:val="24"/>
        </w:rPr>
        <w:t>Poisson</w:t>
      </w:r>
      <w:r w:rsidR="008A61D1" w:rsidRPr="00290857">
        <w:rPr>
          <w:rFonts w:cs="Arial"/>
          <w:color w:val="000000" w:themeColor="text1"/>
          <w:szCs w:val="24"/>
        </w:rPr>
        <w:t xml:space="preserve"> </w:t>
      </w:r>
      <w:r w:rsidR="00097923" w:rsidRPr="00290857">
        <w:rPr>
          <w:rFonts w:cs="Arial"/>
          <w:color w:val="000000" w:themeColor="text1"/>
          <w:szCs w:val="24"/>
        </w:rPr>
        <w:t xml:space="preserve">distribution </w:t>
      </w:r>
      <w:r w:rsidR="00274FE9" w:rsidRPr="00290857">
        <w:rPr>
          <w:rFonts w:cs="Arial"/>
          <w:color w:val="000000" w:themeColor="text1"/>
          <w:szCs w:val="24"/>
        </w:rPr>
        <w:t xml:space="preserve">increasing resampling </w:t>
      </w:r>
      <w:r w:rsidR="00767B75" w:rsidRPr="00290857">
        <w:rPr>
          <w:rFonts w:cs="Arial"/>
          <w:color w:val="000000" w:themeColor="text1"/>
          <w:szCs w:val="24"/>
        </w:rPr>
        <w:t xml:space="preserve">in the </w:t>
      </w:r>
      <w:r w:rsidR="00274FE9" w:rsidRPr="00290857">
        <w:rPr>
          <w:rFonts w:cs="Arial"/>
          <w:color w:val="000000" w:themeColor="text1"/>
          <w:szCs w:val="24"/>
        </w:rPr>
        <w:t xml:space="preserve">input and </w:t>
      </w:r>
      <w:r w:rsidR="00422090" w:rsidRPr="00290857">
        <w:rPr>
          <w:rFonts w:cs="Arial"/>
          <w:color w:val="000000" w:themeColor="text1"/>
          <w:szCs w:val="24"/>
        </w:rPr>
        <w:t>us</w:t>
      </w:r>
      <w:r w:rsidR="00D64244">
        <w:rPr>
          <w:rFonts w:cs="Arial"/>
          <w:color w:val="000000" w:themeColor="text1"/>
          <w:szCs w:val="24"/>
        </w:rPr>
        <w:t>ing</w:t>
      </w:r>
      <w:r w:rsidR="00422090" w:rsidRPr="00290857">
        <w:rPr>
          <w:rFonts w:cs="Arial"/>
          <w:color w:val="000000" w:themeColor="text1"/>
          <w:szCs w:val="24"/>
        </w:rPr>
        <w:t xml:space="preserve"> detection codes</w:t>
      </w:r>
      <w:r w:rsidR="00767B75" w:rsidRPr="00290857">
        <w:rPr>
          <w:rFonts w:cs="Arial"/>
          <w:color w:val="000000" w:themeColor="text1"/>
          <w:szCs w:val="24"/>
        </w:rPr>
        <w:t xml:space="preserve"> in the output</w:t>
      </w:r>
      <w:r w:rsidR="00422090" w:rsidRPr="00290857">
        <w:rPr>
          <w:rFonts w:cs="Arial"/>
          <w:color w:val="000000" w:themeColor="text1"/>
          <w:szCs w:val="24"/>
        </w:rPr>
        <w:t xml:space="preserve"> of</w:t>
      </w:r>
      <w:r w:rsidR="00F34C34" w:rsidRPr="00290857">
        <w:rPr>
          <w:rFonts w:cs="Arial"/>
          <w:color w:val="000000" w:themeColor="text1"/>
          <w:szCs w:val="24"/>
        </w:rPr>
        <w:t xml:space="preserve"> the classifier</w:t>
      </w:r>
      <w:r w:rsidR="008264EB" w:rsidRPr="00290857">
        <w:rPr>
          <w:rFonts w:cs="Arial"/>
          <w:color w:val="000000" w:themeColor="text1"/>
          <w:szCs w:val="24"/>
        </w:rPr>
        <w:t xml:space="preserve"> </w:t>
      </w:r>
      <w:r w:rsidR="001E0F45" w:rsidRPr="00290857">
        <w:rPr>
          <w:rFonts w:cs="Arial"/>
          <w:color w:val="000000" w:themeColor="text1"/>
          <w:szCs w:val="24"/>
        </w:rPr>
        <w:fldChar w:fldCharType="begin"/>
      </w:r>
      <w:r w:rsidR="004811DE" w:rsidRPr="00290857">
        <w:rPr>
          <w:rFonts w:cs="Arial"/>
          <w:color w:val="000000" w:themeColor="text1"/>
          <w:szCs w:val="24"/>
        </w:rPr>
        <w:instrText xml:space="preserve"> ADDIN EN.CITE &lt;EndNote&gt;&lt;Cite&gt;&lt;Author&gt;Bifet&lt;/Author&gt;&lt;Year&gt;2010&lt;/Year&gt;&lt;RecNum&gt;1430&lt;/RecNum&gt;&lt;DisplayText&gt;(Bifet et al., 2010)&lt;/DisplayText&gt;&lt;record&gt;&lt;rec-number&gt;1430&lt;/rec-number&gt;&lt;foreign-keys&gt;&lt;key app="EN" db-id="efxx0wrsa9fppfesaftxeta5fvrxs2zzwxtw" timestamp="1632619857" guid="e85d4a43-b48f-41e2-bbcd-88506ea78884"&gt;1430&lt;/key&gt;&lt;/foreign-keys&gt;&lt;ref-type name="Conference Proceedings"&gt;10&lt;/ref-type&gt;&lt;contributors&gt;&lt;authors&gt;&lt;author&gt;Bifet, Albert&lt;/author&gt;&lt;author&gt;Holmes, Geoff&lt;/author&gt;&lt;author&gt;Pfahringer, Bernhard&lt;/author&gt;&lt;/authors&gt;&lt;/contributors&gt;&lt;titles&gt;&lt;title&gt;Leveraging bagging for evolving data streams&lt;/title&gt;&lt;secondary-title&gt;Joint European conference on machine learning and knowledge discovery in databases&lt;/secondary-title&gt;&lt;/titles&gt;&lt;pages&gt;135-150&lt;/pages&gt;&lt;dates&gt;&lt;year&gt;2010&lt;/year&gt;&lt;/dates&gt;&lt;publisher&gt;Springer&lt;/publisher&gt;&lt;urls&gt;&lt;/urls&gt;&lt;/record&gt;&lt;/Cite&gt;&lt;/EndNote&gt;</w:instrText>
      </w:r>
      <w:r w:rsidR="001E0F45" w:rsidRPr="00290857">
        <w:rPr>
          <w:rFonts w:cs="Arial"/>
          <w:color w:val="000000" w:themeColor="text1"/>
          <w:szCs w:val="24"/>
        </w:rPr>
        <w:fldChar w:fldCharType="separate"/>
      </w:r>
      <w:r w:rsidR="001E0F45" w:rsidRPr="00290857">
        <w:rPr>
          <w:rFonts w:cs="Arial"/>
          <w:noProof/>
          <w:color w:val="000000" w:themeColor="text1"/>
          <w:szCs w:val="24"/>
        </w:rPr>
        <w:t>(Bifet et al., 2010)</w:t>
      </w:r>
      <w:r w:rsidR="001E0F45" w:rsidRPr="00290857">
        <w:rPr>
          <w:rFonts w:cs="Arial"/>
          <w:color w:val="000000" w:themeColor="text1"/>
          <w:szCs w:val="24"/>
        </w:rPr>
        <w:fldChar w:fldCharType="end"/>
      </w:r>
      <w:r w:rsidR="00A40FE9" w:rsidRPr="00290857">
        <w:rPr>
          <w:rFonts w:cs="Arial"/>
          <w:color w:val="000000" w:themeColor="text1"/>
          <w:szCs w:val="24"/>
        </w:rPr>
        <w:t>.</w:t>
      </w:r>
    </w:p>
    <w:p w14:paraId="355FA1FE" w14:textId="3636595E" w:rsidR="000B51FF" w:rsidRPr="00290857" w:rsidRDefault="00D040AF" w:rsidP="006253AE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b/>
          <w:bCs/>
          <w:color w:val="000000" w:themeColor="text1"/>
          <w:szCs w:val="24"/>
        </w:rPr>
        <w:t xml:space="preserve">Adaptive random forests: </w:t>
      </w:r>
      <w:r w:rsidR="00806269" w:rsidRPr="00290857">
        <w:rPr>
          <w:rFonts w:cs="Arial"/>
          <w:color w:val="000000" w:themeColor="text1"/>
          <w:szCs w:val="24"/>
        </w:rPr>
        <w:t xml:space="preserve">it is a </w:t>
      </w:r>
      <w:r w:rsidR="00A9509D" w:rsidRPr="00290857">
        <w:rPr>
          <w:rFonts w:cs="Arial"/>
          <w:color w:val="000000" w:themeColor="text1"/>
          <w:szCs w:val="24"/>
        </w:rPr>
        <w:t>random</w:t>
      </w:r>
      <w:r w:rsidR="00806269" w:rsidRPr="00290857">
        <w:rPr>
          <w:rFonts w:cs="Arial"/>
          <w:color w:val="000000" w:themeColor="text1"/>
          <w:szCs w:val="24"/>
        </w:rPr>
        <w:t xml:space="preserve"> fores</w:t>
      </w:r>
      <w:r w:rsidR="001823A9" w:rsidRPr="00290857">
        <w:rPr>
          <w:rFonts w:cs="Arial"/>
          <w:color w:val="000000" w:themeColor="text1"/>
          <w:szCs w:val="24"/>
        </w:rPr>
        <w:t>t</w:t>
      </w:r>
      <w:r w:rsidR="00806269" w:rsidRPr="00290857">
        <w:rPr>
          <w:rFonts w:cs="Arial"/>
          <w:color w:val="000000" w:themeColor="text1"/>
          <w:szCs w:val="24"/>
        </w:rPr>
        <w:t xml:space="preserve"> for evolving stream</w:t>
      </w:r>
      <w:r w:rsidR="00D64244">
        <w:rPr>
          <w:rFonts w:cs="Arial"/>
          <w:color w:val="000000" w:themeColor="text1"/>
          <w:szCs w:val="24"/>
        </w:rPr>
        <w:t>s</w:t>
      </w:r>
      <w:r w:rsidR="00452F78" w:rsidRPr="00290857">
        <w:rPr>
          <w:rFonts w:cs="Arial"/>
          <w:color w:val="000000" w:themeColor="text1"/>
          <w:szCs w:val="24"/>
        </w:rPr>
        <w:t xml:space="preserve">. </w:t>
      </w:r>
      <w:r w:rsidR="00F5495D" w:rsidRPr="00290857">
        <w:rPr>
          <w:rFonts w:cs="Arial"/>
          <w:color w:val="000000" w:themeColor="text1"/>
          <w:szCs w:val="24"/>
        </w:rPr>
        <w:fldChar w:fldCharType="begin"/>
      </w:r>
      <w:r w:rsidR="004811DE" w:rsidRPr="00290857">
        <w:rPr>
          <w:rFonts w:cs="Arial"/>
          <w:color w:val="000000" w:themeColor="text1"/>
          <w:szCs w:val="24"/>
        </w:rPr>
        <w:instrText xml:space="preserve"> ADDIN EN.CITE &lt;EndNote&gt;&lt;Cite&gt;&lt;Author&gt;Gomes&lt;/Author&gt;&lt;Year&gt;2017&lt;/Year&gt;&lt;RecNum&gt;1431&lt;/RecNum&gt;&lt;DisplayText&gt;(Gomes et al., 2017)&lt;/DisplayText&gt;&lt;record&gt;&lt;rec-number&gt;1431&lt;/rec-number&gt;&lt;foreign-keys&gt;&lt;key app="EN" db-id="efxx0wrsa9fppfesaftxeta5fvrxs2zzwxtw" timestamp="1632620070" guid="09cdf460-5c20-419f-9997-5225d491fbe8"&gt;1431&lt;/key&gt;&lt;/foreign-keys&gt;&lt;ref-type name="Journal Article"&gt;17&lt;/ref-type&gt;&lt;contributors&gt;&lt;authors&gt;&lt;author&gt;Gomes, Heitor M&lt;/author&gt;&lt;author&gt;Bifet, Albert&lt;/author&gt;&lt;author&gt;Read, Jesse&lt;/author&gt;&lt;author&gt;Barddal, Jean Paul&lt;/author&gt;&lt;author&gt;Enembreck, Fabrício&lt;/author&gt;&lt;author&gt;Pfharinger, Bernhard&lt;/author&gt;&lt;author&gt;Holmes, Geoff&lt;/author&gt;&lt;author&gt;Abdessalem, Talel&lt;/author&gt;&lt;/authors&gt;&lt;/contributors&gt;&lt;titles&gt;&lt;title&gt;Adaptive random forests for evolving data stream classification&lt;/title&gt;&lt;secondary-title&gt;Machine Learning&lt;/secondary-title&gt;&lt;/titles&gt;&lt;periodical&gt;&lt;full-title&gt;Machine Learning&lt;/full-title&gt;&lt;/periodical&gt;&lt;pages&gt;1469-1495&lt;/pages&gt;&lt;volume&gt;106&lt;/volume&gt;&lt;number&gt;9&lt;/number&gt;&lt;dates&gt;&lt;year&gt;2017&lt;/year&gt;&lt;/dates&gt;&lt;isbn&gt;1573-0565&lt;/isbn&gt;&lt;urls&gt;&lt;/urls&gt;&lt;/record&gt;&lt;/Cite&gt;&lt;/EndNote&gt;</w:instrText>
      </w:r>
      <w:r w:rsidR="00F5495D" w:rsidRPr="00290857">
        <w:rPr>
          <w:rFonts w:cs="Arial"/>
          <w:color w:val="000000" w:themeColor="text1"/>
          <w:szCs w:val="24"/>
        </w:rPr>
        <w:fldChar w:fldCharType="separate"/>
      </w:r>
      <w:r w:rsidR="00F5495D" w:rsidRPr="00290857">
        <w:rPr>
          <w:rFonts w:cs="Arial"/>
          <w:noProof/>
          <w:color w:val="000000" w:themeColor="text1"/>
          <w:szCs w:val="24"/>
        </w:rPr>
        <w:t>(Gomes et al., 2017)</w:t>
      </w:r>
      <w:r w:rsidR="00F5495D" w:rsidRPr="00290857">
        <w:rPr>
          <w:rFonts w:cs="Arial"/>
          <w:color w:val="000000" w:themeColor="text1"/>
          <w:szCs w:val="24"/>
        </w:rPr>
        <w:fldChar w:fldCharType="end"/>
      </w:r>
      <w:r w:rsidR="001823A9" w:rsidRPr="00290857">
        <w:rPr>
          <w:rFonts w:cs="Arial"/>
          <w:color w:val="000000" w:themeColor="text1"/>
          <w:szCs w:val="24"/>
        </w:rPr>
        <w:t>.</w:t>
      </w:r>
      <w:r w:rsidR="0043676E" w:rsidRPr="00290857">
        <w:rPr>
          <w:rFonts w:cs="Arial"/>
          <w:color w:val="000000" w:themeColor="text1"/>
          <w:szCs w:val="24"/>
        </w:rPr>
        <w:t>it increase</w:t>
      </w:r>
      <w:r w:rsidR="00D64244">
        <w:rPr>
          <w:rFonts w:cs="Arial"/>
          <w:color w:val="000000" w:themeColor="text1"/>
          <w:szCs w:val="24"/>
        </w:rPr>
        <w:t>s</w:t>
      </w:r>
      <w:r w:rsidR="0043676E" w:rsidRPr="00290857">
        <w:rPr>
          <w:rFonts w:cs="Arial"/>
          <w:color w:val="000000" w:themeColor="text1"/>
          <w:szCs w:val="24"/>
        </w:rPr>
        <w:t xml:space="preserve"> diversity </w:t>
      </w:r>
      <w:r w:rsidR="00D64244">
        <w:rPr>
          <w:rFonts w:cs="Arial"/>
          <w:color w:val="000000" w:themeColor="text1"/>
          <w:szCs w:val="24"/>
        </w:rPr>
        <w:t>by</w:t>
      </w:r>
      <w:r w:rsidR="00EE72A5" w:rsidRPr="00290857">
        <w:rPr>
          <w:rFonts w:cs="Arial"/>
          <w:color w:val="000000" w:themeColor="text1"/>
          <w:szCs w:val="24"/>
        </w:rPr>
        <w:t xml:space="preserve"> </w:t>
      </w:r>
      <w:r w:rsidR="007F23AC" w:rsidRPr="00290857">
        <w:rPr>
          <w:rFonts w:cs="Arial"/>
          <w:color w:val="000000" w:themeColor="text1"/>
          <w:szCs w:val="24"/>
        </w:rPr>
        <w:t xml:space="preserve">selecting </w:t>
      </w:r>
      <w:r w:rsidR="00D64244">
        <w:rPr>
          <w:rFonts w:cs="Arial"/>
          <w:color w:val="000000" w:themeColor="text1"/>
          <w:szCs w:val="24"/>
        </w:rPr>
        <w:t xml:space="preserve">a </w:t>
      </w:r>
      <w:r w:rsidR="00A9509D" w:rsidRPr="00290857">
        <w:rPr>
          <w:rFonts w:cs="Arial"/>
          <w:color w:val="000000" w:themeColor="text1"/>
          <w:szCs w:val="24"/>
        </w:rPr>
        <w:t>random</w:t>
      </w:r>
      <w:r w:rsidR="007F23AC" w:rsidRPr="00290857">
        <w:rPr>
          <w:rFonts w:cs="Arial"/>
          <w:color w:val="000000" w:themeColor="text1"/>
          <w:szCs w:val="24"/>
        </w:rPr>
        <w:t xml:space="preserve"> subset of </w:t>
      </w:r>
      <w:r w:rsidR="00816CE8" w:rsidRPr="00290857">
        <w:rPr>
          <w:rFonts w:cs="Arial"/>
          <w:color w:val="000000" w:themeColor="text1"/>
          <w:szCs w:val="24"/>
        </w:rPr>
        <w:t xml:space="preserve">features for node splits </w:t>
      </w:r>
      <w:r w:rsidR="00390477" w:rsidRPr="00290857">
        <w:rPr>
          <w:rFonts w:cs="Arial"/>
          <w:color w:val="000000" w:themeColor="text1"/>
          <w:szCs w:val="24"/>
        </w:rPr>
        <w:t>while us</w:t>
      </w:r>
      <w:r w:rsidR="00D64244">
        <w:rPr>
          <w:rFonts w:cs="Arial"/>
          <w:color w:val="000000" w:themeColor="text1"/>
          <w:szCs w:val="24"/>
        </w:rPr>
        <w:t>ing</w:t>
      </w:r>
      <w:r w:rsidR="00390477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the </w:t>
      </w:r>
      <w:proofErr w:type="spellStart"/>
      <w:r w:rsidR="00A9509D" w:rsidRPr="00290857">
        <w:rPr>
          <w:rFonts w:cs="Arial"/>
          <w:color w:val="000000" w:themeColor="text1"/>
          <w:szCs w:val="24"/>
        </w:rPr>
        <w:t>Hoeffding</w:t>
      </w:r>
      <w:proofErr w:type="spellEnd"/>
      <w:r w:rsidR="00390477" w:rsidRPr="00290857">
        <w:rPr>
          <w:rFonts w:cs="Arial"/>
          <w:color w:val="000000" w:themeColor="text1"/>
          <w:szCs w:val="24"/>
        </w:rPr>
        <w:t xml:space="preserve"> </w:t>
      </w:r>
      <w:r w:rsidR="00A9509D" w:rsidRPr="00290857">
        <w:rPr>
          <w:rFonts w:cs="Arial"/>
          <w:color w:val="000000" w:themeColor="text1"/>
          <w:szCs w:val="24"/>
        </w:rPr>
        <w:t xml:space="preserve">tree </w:t>
      </w:r>
      <w:r w:rsidR="00390477" w:rsidRPr="00290857">
        <w:rPr>
          <w:rFonts w:cs="Arial"/>
          <w:color w:val="000000" w:themeColor="text1"/>
          <w:szCs w:val="24"/>
        </w:rPr>
        <w:t>in the forest. This is done usin</w:t>
      </w:r>
      <w:r w:rsidR="00C27EB9" w:rsidRPr="00290857">
        <w:rPr>
          <w:rFonts w:cs="Arial"/>
          <w:color w:val="000000" w:themeColor="text1"/>
          <w:szCs w:val="24"/>
        </w:rPr>
        <w:t xml:space="preserve">g </w:t>
      </w:r>
      <w:r w:rsidR="001216F9" w:rsidRPr="00290857">
        <w:rPr>
          <w:rFonts w:cs="Arial"/>
          <w:color w:val="000000" w:themeColor="text1"/>
          <w:szCs w:val="24"/>
        </w:rPr>
        <w:t xml:space="preserve">all </w:t>
      </w:r>
      <w:r w:rsidR="008319A6" w:rsidRPr="00290857">
        <w:rPr>
          <w:rFonts w:cs="Arial"/>
          <w:color w:val="000000" w:themeColor="text1"/>
          <w:szCs w:val="24"/>
        </w:rPr>
        <w:t>Hoeffding</w:t>
      </w:r>
      <w:r w:rsidR="00C27EB9" w:rsidRPr="00290857">
        <w:rPr>
          <w:rFonts w:cs="Arial"/>
          <w:color w:val="000000" w:themeColor="text1"/>
          <w:szCs w:val="24"/>
        </w:rPr>
        <w:t xml:space="preserve"> </w:t>
      </w:r>
      <w:r w:rsidR="008319A6">
        <w:rPr>
          <w:rFonts w:cs="Arial"/>
          <w:color w:val="000000" w:themeColor="text1"/>
          <w:szCs w:val="24"/>
        </w:rPr>
        <w:t xml:space="preserve">tree </w:t>
      </w:r>
      <w:r w:rsidR="008319A6" w:rsidRPr="00290857">
        <w:rPr>
          <w:rFonts w:cs="Arial"/>
          <w:color w:val="000000" w:themeColor="text1"/>
          <w:szCs w:val="24"/>
        </w:rPr>
        <w:t>attributes</w:t>
      </w:r>
      <w:r w:rsidR="00C27EB9" w:rsidRPr="00290857">
        <w:rPr>
          <w:rFonts w:cs="Arial"/>
          <w:color w:val="000000" w:themeColor="text1"/>
          <w:szCs w:val="24"/>
        </w:rPr>
        <w:t xml:space="preserve"> </w:t>
      </w:r>
      <w:r w:rsidR="001216F9" w:rsidRPr="00290857">
        <w:rPr>
          <w:rFonts w:cs="Arial"/>
          <w:color w:val="000000" w:themeColor="text1"/>
          <w:szCs w:val="24"/>
        </w:rPr>
        <w:t>to find the best one for splitting</w:t>
      </w:r>
      <w:r w:rsidR="008008BE" w:rsidRPr="00290857">
        <w:rPr>
          <w:rFonts w:cs="Arial"/>
          <w:color w:val="000000" w:themeColor="text1"/>
          <w:szCs w:val="24"/>
        </w:rPr>
        <w:t>. It use</w:t>
      </w:r>
      <w:r w:rsidR="00D64244">
        <w:rPr>
          <w:rFonts w:cs="Arial"/>
          <w:color w:val="000000" w:themeColor="text1"/>
          <w:szCs w:val="24"/>
        </w:rPr>
        <w:t>s</w:t>
      </w:r>
      <w:r w:rsidR="008008BE" w:rsidRPr="00290857">
        <w:rPr>
          <w:rFonts w:cs="Arial"/>
          <w:color w:val="000000" w:themeColor="text1"/>
          <w:szCs w:val="24"/>
        </w:rPr>
        <w:t xml:space="preserve"> </w:t>
      </w:r>
      <w:r w:rsidR="004F7A7B" w:rsidRPr="00290857">
        <w:rPr>
          <w:rFonts w:cs="Arial"/>
          <w:color w:val="000000" w:themeColor="text1"/>
          <w:szCs w:val="24"/>
        </w:rPr>
        <w:t xml:space="preserve">an effective resampling base in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E43CDD" w:rsidRPr="00290857">
        <w:rPr>
          <w:rFonts w:cs="Arial"/>
          <w:color w:val="000000" w:themeColor="text1"/>
          <w:szCs w:val="24"/>
        </w:rPr>
        <w:t>bagging</w:t>
      </w:r>
      <w:r w:rsidR="004F7A7B" w:rsidRPr="00290857">
        <w:rPr>
          <w:rFonts w:cs="Arial"/>
          <w:color w:val="000000" w:themeColor="text1"/>
          <w:szCs w:val="24"/>
        </w:rPr>
        <w:t xml:space="preserve"> </w:t>
      </w:r>
      <w:r w:rsidR="00F82267" w:rsidRPr="00290857">
        <w:rPr>
          <w:rFonts w:cs="Arial"/>
          <w:color w:val="000000" w:themeColor="text1"/>
          <w:szCs w:val="24"/>
        </w:rPr>
        <w:t xml:space="preserve">algorithm and a bootstrap </w:t>
      </w:r>
      <w:r w:rsidR="008319A6" w:rsidRPr="00290857">
        <w:rPr>
          <w:rFonts w:cs="Arial"/>
          <w:color w:val="000000" w:themeColor="text1"/>
          <w:szCs w:val="24"/>
        </w:rPr>
        <w:t>aggregation</w:t>
      </w:r>
      <w:r w:rsidR="00FE3838" w:rsidRPr="00290857">
        <w:rPr>
          <w:rFonts w:cs="Arial"/>
          <w:color w:val="000000" w:themeColor="text1"/>
          <w:szCs w:val="24"/>
        </w:rPr>
        <w:t xml:space="preserve"> process</w:t>
      </w:r>
      <w:r w:rsidR="004811DE" w:rsidRPr="00290857">
        <w:rPr>
          <w:rFonts w:cs="Arial"/>
          <w:color w:val="000000" w:themeColor="text1"/>
          <w:szCs w:val="24"/>
        </w:rPr>
        <w:fldChar w:fldCharType="begin"/>
      </w:r>
      <w:r w:rsidR="007A73CE" w:rsidRPr="00290857">
        <w:rPr>
          <w:rFonts w:cs="Arial"/>
          <w:color w:val="000000" w:themeColor="text1"/>
          <w:szCs w:val="24"/>
        </w:rPr>
        <w:instrText xml:space="preserve"> ADDIN EN.CITE &lt;EndNote&gt;&lt;Cite&gt;&lt;Author&gt;Alkazaz&lt;/Author&gt;&lt;Year&gt;2020&lt;/Year&gt;&lt;RecNum&gt;1432&lt;/RecNum&gt;&lt;DisplayText&gt;(Alkazaz &amp;amp; Saado Kharouki, 2020)&lt;/DisplayText&gt;&lt;record&gt;&lt;rec-number&gt;1432&lt;/rec-number&gt;&lt;foreign-keys&gt;&lt;key app="EN" db-id="efxx0wrsa9fppfesaftxeta5fvrxs2zzwxtw" timestamp="1632620309"&gt;1432&lt;/key&gt;&lt;/foreign-keys&gt;&lt;ref-type name="Journal Article"&gt;17&lt;/ref-type&gt;&lt;contributors&gt;&lt;authors&gt;&lt;author&gt;Alkazaz, Ayham&lt;/author&gt;&lt;author&gt;Saado Kharouki, Marwa&lt;/author&gt;&lt;/authors&gt;&lt;/contributors&gt;&lt;titles&gt;&lt;title&gt;Evaluation of Adaptive random forest algorithm for classification of evolving data stream&lt;/title&gt;&lt;/titles&gt;&lt;dates&gt;&lt;year&gt;2020&lt;/year&gt;&lt;/dates&gt;&lt;urls&gt;&lt;/urls&gt;&lt;/record&gt;&lt;/Cite&gt;&lt;/EndNote&gt;</w:instrText>
      </w:r>
      <w:r w:rsidR="004811DE" w:rsidRPr="00290857">
        <w:rPr>
          <w:rFonts w:cs="Arial"/>
          <w:color w:val="000000" w:themeColor="text1"/>
          <w:szCs w:val="24"/>
        </w:rPr>
        <w:fldChar w:fldCharType="separate"/>
      </w:r>
      <w:r w:rsidR="004811DE" w:rsidRPr="00290857">
        <w:rPr>
          <w:rFonts w:cs="Arial"/>
          <w:noProof/>
          <w:color w:val="000000" w:themeColor="text1"/>
          <w:szCs w:val="24"/>
        </w:rPr>
        <w:t>(Alkazaz &amp; Saado Kharouki, 2020)</w:t>
      </w:r>
      <w:r w:rsidR="004811DE" w:rsidRPr="00290857">
        <w:rPr>
          <w:rFonts w:cs="Arial"/>
          <w:color w:val="000000" w:themeColor="text1"/>
          <w:szCs w:val="24"/>
        </w:rPr>
        <w:fldChar w:fldCharType="end"/>
      </w:r>
      <w:r w:rsidR="00F33488" w:rsidRPr="00290857">
        <w:rPr>
          <w:rFonts w:cs="Arial"/>
          <w:color w:val="000000" w:themeColor="text1"/>
          <w:szCs w:val="24"/>
        </w:rPr>
        <w:t>. This means that also use</w:t>
      </w:r>
      <w:r w:rsidR="00D64244">
        <w:rPr>
          <w:rFonts w:cs="Arial"/>
          <w:color w:val="000000" w:themeColor="text1"/>
          <w:szCs w:val="24"/>
        </w:rPr>
        <w:t>s</w:t>
      </w:r>
      <w:r w:rsidR="00F33488" w:rsidRPr="00290857">
        <w:rPr>
          <w:rFonts w:cs="Arial"/>
          <w:color w:val="000000" w:themeColor="text1"/>
          <w:szCs w:val="24"/>
        </w:rPr>
        <w:t xml:space="preserve"> the </w:t>
      </w:r>
      <w:r w:rsidR="00E43CDD" w:rsidRPr="00290857">
        <w:rPr>
          <w:rFonts w:cs="Arial"/>
          <w:color w:val="000000" w:themeColor="text1"/>
          <w:szCs w:val="24"/>
        </w:rPr>
        <w:t>Poisson</w:t>
      </w:r>
      <w:r w:rsidR="00F33488" w:rsidRPr="00290857">
        <w:rPr>
          <w:rFonts w:cs="Arial"/>
          <w:color w:val="000000" w:themeColor="text1"/>
          <w:szCs w:val="24"/>
        </w:rPr>
        <w:t xml:space="preserve"> distributi</w:t>
      </w:r>
      <w:r w:rsidR="00744587" w:rsidRPr="00290857">
        <w:rPr>
          <w:rFonts w:cs="Arial"/>
          <w:color w:val="000000" w:themeColor="text1"/>
          <w:szCs w:val="24"/>
        </w:rPr>
        <w:t>on</w:t>
      </w:r>
      <w:r w:rsidR="004D7B70" w:rsidRPr="00290857">
        <w:rPr>
          <w:rFonts w:cs="Arial"/>
          <w:color w:val="000000" w:themeColor="text1"/>
          <w:szCs w:val="24"/>
        </w:rPr>
        <w:t xml:space="preserve">, thus as </w:t>
      </w:r>
      <w:r w:rsidR="00D3462A" w:rsidRPr="00290857">
        <w:rPr>
          <w:rFonts w:cs="Arial"/>
          <w:color w:val="000000" w:themeColor="text1"/>
          <w:szCs w:val="24"/>
        </w:rPr>
        <w:t>each new instance arrive</w:t>
      </w:r>
      <w:r w:rsidR="00D64244">
        <w:rPr>
          <w:rFonts w:cs="Arial"/>
          <w:color w:val="000000" w:themeColor="text1"/>
          <w:szCs w:val="24"/>
        </w:rPr>
        <w:t>s</w:t>
      </w:r>
      <w:r w:rsidR="00D3462A" w:rsidRPr="00290857">
        <w:rPr>
          <w:rFonts w:cs="Arial"/>
          <w:color w:val="000000" w:themeColor="text1"/>
          <w:szCs w:val="24"/>
        </w:rPr>
        <w:t xml:space="preserve"> it is </w:t>
      </w:r>
      <w:r w:rsidR="00750A26" w:rsidRPr="00290857">
        <w:rPr>
          <w:rFonts w:cs="Arial"/>
          <w:color w:val="000000" w:themeColor="text1"/>
          <w:szCs w:val="24"/>
        </w:rPr>
        <w:t>used</w:t>
      </w:r>
      <w:r w:rsidR="00D3462A" w:rsidRPr="00290857">
        <w:rPr>
          <w:rFonts w:cs="Arial"/>
          <w:color w:val="000000" w:themeColor="text1"/>
          <w:szCs w:val="24"/>
        </w:rPr>
        <w:t xml:space="preserve"> to train the model</w:t>
      </w:r>
      <w:r w:rsidR="00231F26">
        <w:rPr>
          <w:rFonts w:cs="Arial"/>
          <w:color w:val="000000" w:themeColor="text1"/>
          <w:szCs w:val="24"/>
        </w:rPr>
        <w:t>.</w:t>
      </w:r>
    </w:p>
    <w:p w14:paraId="43E93462" w14:textId="47A6DA0E" w:rsidR="0061017B" w:rsidRPr="00290857" w:rsidRDefault="003647DF" w:rsidP="006253AE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 xml:space="preserve">The task was </w:t>
      </w:r>
      <w:r w:rsidR="00977B41" w:rsidRPr="00290857">
        <w:rPr>
          <w:rFonts w:cs="Arial"/>
          <w:color w:val="000000" w:themeColor="text1"/>
          <w:szCs w:val="24"/>
        </w:rPr>
        <w:t>set</w:t>
      </w:r>
      <w:r w:rsidR="00C93AE9" w:rsidRPr="00290857">
        <w:rPr>
          <w:rFonts w:cs="Arial"/>
          <w:color w:val="000000" w:themeColor="text1"/>
          <w:szCs w:val="24"/>
        </w:rPr>
        <w:t xml:space="preserve"> up</w:t>
      </w:r>
      <w:r w:rsidRPr="00290857">
        <w:rPr>
          <w:rFonts w:cs="Arial"/>
          <w:color w:val="000000" w:themeColor="text1"/>
          <w:szCs w:val="24"/>
        </w:rPr>
        <w:t xml:space="preserve"> </w:t>
      </w:r>
      <w:r w:rsidR="000609F7" w:rsidRPr="00290857">
        <w:rPr>
          <w:rFonts w:cs="Arial"/>
          <w:color w:val="000000" w:themeColor="text1"/>
          <w:szCs w:val="24"/>
        </w:rPr>
        <w:t xml:space="preserve">as it is </w:t>
      </w:r>
      <w:r w:rsidR="0005772D" w:rsidRPr="00290857">
        <w:rPr>
          <w:rFonts w:cs="Arial"/>
          <w:color w:val="000000" w:themeColor="text1"/>
          <w:szCs w:val="24"/>
        </w:rPr>
        <w:t>shown</w:t>
      </w:r>
      <w:r w:rsidR="00FE0BAA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in </w:t>
      </w:r>
      <w:r w:rsidR="00FE0BAA" w:rsidRPr="00290857">
        <w:rPr>
          <w:rFonts w:cs="Arial"/>
          <w:color w:val="000000" w:themeColor="text1"/>
          <w:szCs w:val="24"/>
        </w:rPr>
        <w:t xml:space="preserve">the below figure, where </w:t>
      </w:r>
      <w:r w:rsidR="0056176A" w:rsidRPr="00290857">
        <w:rPr>
          <w:rFonts w:cs="Arial"/>
          <w:color w:val="000000" w:themeColor="text1"/>
          <w:szCs w:val="24"/>
        </w:rPr>
        <w:t>the sampl</w:t>
      </w:r>
      <w:r w:rsidR="00D64244">
        <w:rPr>
          <w:rFonts w:cs="Arial"/>
          <w:color w:val="000000" w:themeColor="text1"/>
          <w:szCs w:val="24"/>
        </w:rPr>
        <w:t>ing freq</w:t>
      </w:r>
      <w:r w:rsidR="0056176A" w:rsidRPr="00290857">
        <w:rPr>
          <w:rFonts w:cs="Arial"/>
          <w:color w:val="000000" w:themeColor="text1"/>
          <w:szCs w:val="24"/>
        </w:rPr>
        <w:t>uency</w:t>
      </w:r>
      <w:r w:rsidR="007E565E" w:rsidRPr="00290857">
        <w:rPr>
          <w:rFonts w:cs="Arial"/>
          <w:color w:val="000000" w:themeColor="text1"/>
          <w:szCs w:val="24"/>
        </w:rPr>
        <w:t xml:space="preserve"> was change</w:t>
      </w:r>
      <w:r w:rsidR="00D64244">
        <w:rPr>
          <w:rFonts w:cs="Arial"/>
          <w:color w:val="000000" w:themeColor="text1"/>
          <w:szCs w:val="24"/>
        </w:rPr>
        <w:t>d</w:t>
      </w:r>
      <w:r w:rsidR="007E565E" w:rsidRPr="00290857">
        <w:rPr>
          <w:rFonts w:cs="Arial"/>
          <w:color w:val="000000" w:themeColor="text1"/>
          <w:szCs w:val="24"/>
        </w:rPr>
        <w:t xml:space="preserve"> to </w:t>
      </w:r>
      <w:r w:rsidR="00C93AE9" w:rsidRPr="00290857">
        <w:rPr>
          <w:rFonts w:cs="Arial"/>
          <w:color w:val="000000" w:themeColor="text1"/>
          <w:szCs w:val="24"/>
        </w:rPr>
        <w:t>10.000</w:t>
      </w:r>
      <w:r w:rsidR="003D7719" w:rsidRPr="00290857">
        <w:rPr>
          <w:rFonts w:cs="Arial"/>
          <w:color w:val="000000" w:themeColor="text1"/>
          <w:szCs w:val="24"/>
        </w:rPr>
        <w:t xml:space="preserve"> to indicate that</w:t>
      </w:r>
      <w:r w:rsidR="007E565E" w:rsidRPr="00290857">
        <w:rPr>
          <w:rFonts w:cs="Arial"/>
          <w:color w:val="000000" w:themeColor="text1"/>
          <w:szCs w:val="24"/>
        </w:rPr>
        <w:t xml:space="preserve"> </w:t>
      </w:r>
      <w:r w:rsidR="009A3AE3" w:rsidRPr="00290857">
        <w:rPr>
          <w:rFonts w:cs="Arial"/>
          <w:color w:val="000000" w:themeColor="text1"/>
          <w:szCs w:val="24"/>
        </w:rPr>
        <w:t xml:space="preserve">take a sample every 10.000 samples, </w:t>
      </w:r>
      <w:r w:rsidR="003500AF" w:rsidRPr="00290857">
        <w:rPr>
          <w:rFonts w:cs="Arial"/>
          <w:color w:val="000000" w:themeColor="text1"/>
          <w:szCs w:val="24"/>
        </w:rPr>
        <w:t xml:space="preserve">t </w:t>
      </w:r>
      <w:r w:rsidR="0056176A" w:rsidRPr="00290857">
        <w:rPr>
          <w:rFonts w:cs="Arial"/>
          <w:color w:val="000000" w:themeColor="text1"/>
          <w:szCs w:val="24"/>
        </w:rPr>
        <w:t xml:space="preserve"> </w:t>
      </w:r>
    </w:p>
    <w:p w14:paraId="3B871DA3" w14:textId="4988C8DC" w:rsidR="00977B41" w:rsidRPr="00290857" w:rsidRDefault="00977B41" w:rsidP="006253AE">
      <w:pPr>
        <w:rPr>
          <w:rFonts w:cs="Arial"/>
          <w:color w:val="000000" w:themeColor="text1"/>
          <w:szCs w:val="24"/>
        </w:rPr>
      </w:pPr>
    </w:p>
    <w:p w14:paraId="6A3231AA" w14:textId="77777777" w:rsidR="00D62C1B" w:rsidRDefault="00977B41" w:rsidP="00231F26">
      <w:pPr>
        <w:keepNext/>
        <w:jc w:val="center"/>
      </w:pPr>
      <w:r w:rsidRPr="00290857">
        <w:rPr>
          <w:rFonts w:cs="Arial"/>
          <w:noProof/>
          <w:color w:val="000000" w:themeColor="text1"/>
          <w:szCs w:val="24"/>
        </w:rPr>
        <w:lastRenderedPageBreak/>
        <w:drawing>
          <wp:inline distT="0" distB="0" distL="0" distR="0" wp14:anchorId="3A4C89FE" wp14:editId="3EA68E90">
            <wp:extent cx="1517739" cy="1912424"/>
            <wp:effectExtent l="0" t="0" r="6350" b="0"/>
            <wp:docPr id="8" name="Picture 8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531623" cy="1929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A835F4" w14:textId="154F3C44" w:rsidR="00D62C1B" w:rsidRDefault="00D62C1B" w:rsidP="00231F26">
      <w:pPr>
        <w:pStyle w:val="Caption"/>
        <w:jc w:val="center"/>
      </w:pPr>
      <w:r>
        <w:t xml:space="preserve">Figure </w:t>
      </w:r>
      <w:r w:rsidR="009E1FD7">
        <w:fldChar w:fldCharType="begin"/>
      </w:r>
      <w:r w:rsidR="009E1FD7">
        <w:instrText xml:space="preserve"> SEQ Figure \* ARABIC </w:instrText>
      </w:r>
      <w:r w:rsidR="009E1FD7">
        <w:fldChar w:fldCharType="separate"/>
      </w:r>
      <w:r>
        <w:rPr>
          <w:noProof/>
        </w:rPr>
        <w:t>1</w:t>
      </w:r>
      <w:r w:rsidR="009E1FD7">
        <w:rPr>
          <w:noProof/>
        </w:rPr>
        <w:fldChar w:fldCharType="end"/>
      </w:r>
      <w:r>
        <w:t>. Example moa setup</w:t>
      </w:r>
    </w:p>
    <w:p w14:paraId="37FC332F" w14:textId="77777777" w:rsidR="00D62C1B" w:rsidRDefault="00C37B13" w:rsidP="00231F26">
      <w:pPr>
        <w:keepNext/>
        <w:jc w:val="center"/>
      </w:pPr>
      <w:r w:rsidRPr="00290857">
        <w:rPr>
          <w:rFonts w:cs="Arial"/>
          <w:noProof/>
          <w:color w:val="000000" w:themeColor="text1"/>
          <w:szCs w:val="24"/>
        </w:rPr>
        <w:drawing>
          <wp:inline distT="0" distB="0" distL="0" distR="0" wp14:anchorId="7F63962D" wp14:editId="04D2D5D8">
            <wp:extent cx="3979985" cy="962304"/>
            <wp:effectExtent l="0" t="0" r="1905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7890" cy="966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8E872D" w14:textId="7AD82665" w:rsidR="00977B41" w:rsidRPr="00290857" w:rsidRDefault="00D62C1B" w:rsidP="00231F26">
      <w:pPr>
        <w:pStyle w:val="Caption"/>
        <w:jc w:val="center"/>
        <w:rPr>
          <w:rFonts w:cs="Arial"/>
          <w:color w:val="000000" w:themeColor="text1"/>
          <w:sz w:val="24"/>
          <w:szCs w:val="24"/>
        </w:rPr>
      </w:pPr>
      <w:r>
        <w:t xml:space="preserve">Table </w:t>
      </w:r>
      <w:r w:rsidR="009E1FD7">
        <w:fldChar w:fldCharType="begin"/>
      </w:r>
      <w:r w:rsidR="009E1FD7">
        <w:instrText xml:space="preserve"> SEQ Table \* ARABIC </w:instrText>
      </w:r>
      <w:r w:rsidR="009E1FD7">
        <w:fldChar w:fldCharType="separate"/>
      </w:r>
      <w:r>
        <w:rPr>
          <w:noProof/>
        </w:rPr>
        <w:t>1</w:t>
      </w:r>
      <w:r w:rsidR="009E1FD7">
        <w:rPr>
          <w:noProof/>
        </w:rPr>
        <w:fldChar w:fldCharType="end"/>
      </w:r>
      <w:r w:rsidR="005A4E0F">
        <w:t>.</w:t>
      </w:r>
      <w:r w:rsidR="00320225">
        <w:t xml:space="preserve"> </w:t>
      </w:r>
      <w:r w:rsidR="008319A6">
        <w:t>Algorithms</w:t>
      </w:r>
      <w:r w:rsidR="00320225">
        <w:t xml:space="preserve"> MOA comparison</w:t>
      </w:r>
    </w:p>
    <w:p w14:paraId="7323E0EF" w14:textId="170626A6" w:rsidR="00D86A78" w:rsidRPr="00290857" w:rsidRDefault="000B51FF" w:rsidP="006253AE">
      <w:pPr>
        <w:rPr>
          <w:rFonts w:cs="Arial"/>
          <w:b/>
          <w:bCs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 xml:space="preserve">The </w:t>
      </w:r>
      <w:r w:rsidR="003E22E6" w:rsidRPr="00290857">
        <w:rPr>
          <w:rFonts w:cs="Arial"/>
          <w:color w:val="000000" w:themeColor="text1"/>
          <w:szCs w:val="24"/>
        </w:rPr>
        <w:t>comparison</w:t>
      </w:r>
      <w:r w:rsidR="00D2298D" w:rsidRPr="00290857">
        <w:rPr>
          <w:rFonts w:cs="Arial"/>
          <w:color w:val="000000" w:themeColor="text1"/>
          <w:szCs w:val="24"/>
        </w:rPr>
        <w:t xml:space="preserve"> between algorithms </w:t>
      </w:r>
      <w:r w:rsidR="00823C5D" w:rsidRPr="00290857">
        <w:rPr>
          <w:rFonts w:cs="Arial"/>
          <w:color w:val="000000" w:themeColor="text1"/>
          <w:szCs w:val="24"/>
        </w:rPr>
        <w:t>show</w:t>
      </w:r>
      <w:r w:rsidR="00D64244">
        <w:rPr>
          <w:rFonts w:cs="Arial"/>
          <w:color w:val="000000" w:themeColor="text1"/>
          <w:szCs w:val="24"/>
        </w:rPr>
        <w:t>s</w:t>
      </w:r>
      <w:r w:rsidR="00823C5D" w:rsidRPr="00290857">
        <w:rPr>
          <w:rFonts w:cs="Arial"/>
          <w:color w:val="000000" w:themeColor="text1"/>
          <w:szCs w:val="24"/>
        </w:rPr>
        <w:t xml:space="preserve"> that </w:t>
      </w:r>
      <w:r w:rsidR="00D64244">
        <w:rPr>
          <w:rFonts w:cs="Arial"/>
          <w:color w:val="000000" w:themeColor="text1"/>
          <w:szCs w:val="24"/>
        </w:rPr>
        <w:t xml:space="preserve">the </w:t>
      </w:r>
      <w:proofErr w:type="spellStart"/>
      <w:r w:rsidR="00823C5D" w:rsidRPr="00290857">
        <w:rPr>
          <w:rFonts w:cs="Arial"/>
          <w:color w:val="000000" w:themeColor="text1"/>
          <w:szCs w:val="24"/>
        </w:rPr>
        <w:t>Hoeffding</w:t>
      </w:r>
      <w:proofErr w:type="spellEnd"/>
      <w:r w:rsidR="00823C5D" w:rsidRPr="00290857">
        <w:rPr>
          <w:rFonts w:cs="Arial"/>
          <w:color w:val="000000" w:themeColor="text1"/>
          <w:szCs w:val="24"/>
        </w:rPr>
        <w:t xml:space="preserve"> tree</w:t>
      </w:r>
      <w:r w:rsidR="00CA122B" w:rsidRPr="00290857">
        <w:rPr>
          <w:rFonts w:cs="Arial"/>
          <w:color w:val="000000" w:themeColor="text1"/>
          <w:szCs w:val="24"/>
        </w:rPr>
        <w:t xml:space="preserve"> algorithm was the faste</w:t>
      </w:r>
      <w:r w:rsidR="0070763D" w:rsidRPr="00290857">
        <w:rPr>
          <w:rFonts w:cs="Arial"/>
          <w:color w:val="000000" w:themeColor="text1"/>
          <w:szCs w:val="24"/>
        </w:rPr>
        <w:t>st</w:t>
      </w:r>
      <w:r w:rsidR="00B57EFE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in </w:t>
      </w:r>
      <w:r w:rsidR="00B57EFE" w:rsidRPr="00290857">
        <w:rPr>
          <w:rFonts w:cs="Arial"/>
          <w:color w:val="000000" w:themeColor="text1"/>
          <w:szCs w:val="24"/>
        </w:rPr>
        <w:t xml:space="preserve">building the model in almost 9 seconds </w:t>
      </w:r>
      <w:r w:rsidR="005B6371" w:rsidRPr="00290857">
        <w:rPr>
          <w:rFonts w:cs="Arial"/>
          <w:color w:val="000000" w:themeColor="text1"/>
          <w:szCs w:val="24"/>
        </w:rPr>
        <w:t>follow</w:t>
      </w:r>
      <w:r w:rsidR="00D64244">
        <w:rPr>
          <w:rFonts w:cs="Arial"/>
          <w:color w:val="000000" w:themeColor="text1"/>
          <w:szCs w:val="24"/>
        </w:rPr>
        <w:t>ed</w:t>
      </w:r>
      <w:r w:rsidR="005B6371" w:rsidRPr="00290857">
        <w:rPr>
          <w:rFonts w:cs="Arial"/>
          <w:color w:val="000000" w:themeColor="text1"/>
          <w:szCs w:val="24"/>
        </w:rPr>
        <w:t xml:space="preserve"> by</w:t>
      </w:r>
      <w:r w:rsidR="00B059AF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the </w:t>
      </w:r>
      <w:proofErr w:type="spellStart"/>
      <w:r w:rsidR="00B059AF" w:rsidRPr="00290857">
        <w:rPr>
          <w:rFonts w:cs="Arial"/>
          <w:color w:val="000000" w:themeColor="text1"/>
          <w:szCs w:val="24"/>
        </w:rPr>
        <w:t>Hoeffding</w:t>
      </w:r>
      <w:proofErr w:type="spellEnd"/>
      <w:r w:rsidR="00B059AF" w:rsidRPr="00290857">
        <w:rPr>
          <w:rFonts w:cs="Arial"/>
          <w:color w:val="000000" w:themeColor="text1"/>
          <w:szCs w:val="24"/>
        </w:rPr>
        <w:t xml:space="preserve"> </w:t>
      </w:r>
      <w:r w:rsidR="003E22E6" w:rsidRPr="00290857">
        <w:rPr>
          <w:rFonts w:cs="Arial"/>
          <w:color w:val="000000" w:themeColor="text1"/>
          <w:szCs w:val="24"/>
        </w:rPr>
        <w:t>adaptive</w:t>
      </w:r>
      <w:r w:rsidR="00B059AF" w:rsidRPr="00290857">
        <w:rPr>
          <w:rFonts w:cs="Arial"/>
          <w:color w:val="000000" w:themeColor="text1"/>
          <w:szCs w:val="24"/>
        </w:rPr>
        <w:t xml:space="preserve"> tree</w:t>
      </w:r>
      <w:r w:rsidR="00576074" w:rsidRPr="00290857">
        <w:rPr>
          <w:rFonts w:cs="Arial"/>
          <w:color w:val="000000" w:themeColor="text1"/>
          <w:szCs w:val="24"/>
        </w:rPr>
        <w:t xml:space="preserve"> in</w:t>
      </w:r>
      <w:r w:rsidR="00B059AF" w:rsidRPr="00290857">
        <w:rPr>
          <w:rFonts w:cs="Arial"/>
          <w:color w:val="000000" w:themeColor="text1"/>
          <w:szCs w:val="24"/>
        </w:rPr>
        <w:t xml:space="preserve"> 16</w:t>
      </w:r>
      <w:r w:rsidR="003147E7" w:rsidRPr="00290857">
        <w:rPr>
          <w:rFonts w:cs="Arial"/>
          <w:color w:val="000000" w:themeColor="text1"/>
          <w:szCs w:val="24"/>
        </w:rPr>
        <w:t xml:space="preserve"> seconds.</w:t>
      </w:r>
      <w:r w:rsidR="003430ED" w:rsidRPr="00290857">
        <w:rPr>
          <w:rFonts w:cs="Arial"/>
          <w:color w:val="000000" w:themeColor="text1"/>
          <w:szCs w:val="24"/>
        </w:rPr>
        <w:t xml:space="preserve"> </w:t>
      </w:r>
      <w:r w:rsidR="003147E7" w:rsidRPr="00290857">
        <w:rPr>
          <w:rFonts w:cs="Arial"/>
          <w:color w:val="000000" w:themeColor="text1"/>
          <w:szCs w:val="24"/>
        </w:rPr>
        <w:t xml:space="preserve">In </w:t>
      </w:r>
      <w:r w:rsidR="001B76C3" w:rsidRPr="00290857">
        <w:rPr>
          <w:rFonts w:cs="Arial"/>
          <w:color w:val="000000" w:themeColor="text1"/>
          <w:szCs w:val="24"/>
        </w:rPr>
        <w:t>contrast, leveraging</w:t>
      </w:r>
      <w:r w:rsidR="00AE1FF4" w:rsidRPr="00290857">
        <w:rPr>
          <w:rFonts w:cs="Arial"/>
          <w:color w:val="000000" w:themeColor="text1"/>
          <w:szCs w:val="24"/>
        </w:rPr>
        <w:t xml:space="preserve"> Bagging take</w:t>
      </w:r>
      <w:r w:rsidR="00D64244">
        <w:rPr>
          <w:rFonts w:cs="Arial"/>
          <w:color w:val="000000" w:themeColor="text1"/>
          <w:szCs w:val="24"/>
        </w:rPr>
        <w:t>s</w:t>
      </w:r>
      <w:r w:rsidR="00AE1FF4" w:rsidRPr="00290857">
        <w:rPr>
          <w:rFonts w:cs="Arial"/>
          <w:color w:val="000000" w:themeColor="text1"/>
          <w:szCs w:val="24"/>
        </w:rPr>
        <w:t xml:space="preserve"> about </w:t>
      </w:r>
      <w:r w:rsidR="007F01F7" w:rsidRPr="00290857">
        <w:rPr>
          <w:rFonts w:cs="Arial"/>
          <w:color w:val="000000" w:themeColor="text1"/>
          <w:szCs w:val="24"/>
        </w:rPr>
        <w:t xml:space="preserve">7 min and </w:t>
      </w:r>
      <w:r w:rsidR="008A25E9" w:rsidRPr="00290857">
        <w:rPr>
          <w:rFonts w:cs="Arial"/>
          <w:color w:val="000000" w:themeColor="text1"/>
          <w:szCs w:val="24"/>
        </w:rPr>
        <w:t xml:space="preserve">the adaptive random </w:t>
      </w:r>
      <w:r w:rsidR="00F83EE2" w:rsidRPr="00290857">
        <w:rPr>
          <w:rFonts w:cs="Arial"/>
          <w:color w:val="000000" w:themeColor="text1"/>
          <w:szCs w:val="24"/>
        </w:rPr>
        <w:t xml:space="preserve">forest </w:t>
      </w:r>
      <w:r w:rsidR="006D616B" w:rsidRPr="00290857">
        <w:rPr>
          <w:rFonts w:cs="Arial"/>
          <w:color w:val="000000" w:themeColor="text1"/>
          <w:szCs w:val="24"/>
        </w:rPr>
        <w:t>take</w:t>
      </w:r>
      <w:r w:rsidR="00D64244">
        <w:rPr>
          <w:rFonts w:cs="Arial"/>
          <w:color w:val="000000" w:themeColor="text1"/>
          <w:szCs w:val="24"/>
        </w:rPr>
        <w:t>s</w:t>
      </w:r>
      <w:r w:rsidR="006D616B" w:rsidRPr="00290857">
        <w:rPr>
          <w:rFonts w:cs="Arial"/>
          <w:color w:val="000000" w:themeColor="text1"/>
          <w:szCs w:val="24"/>
        </w:rPr>
        <w:t xml:space="preserve"> </w:t>
      </w:r>
      <w:r w:rsidR="007F01F7" w:rsidRPr="00290857">
        <w:rPr>
          <w:rFonts w:cs="Arial"/>
          <w:color w:val="000000" w:themeColor="text1"/>
          <w:szCs w:val="24"/>
        </w:rPr>
        <w:t>6 min</w:t>
      </w:r>
      <w:r w:rsidR="00555EE5" w:rsidRPr="00290857">
        <w:rPr>
          <w:rFonts w:cs="Arial"/>
          <w:color w:val="000000" w:themeColor="text1"/>
          <w:szCs w:val="24"/>
        </w:rPr>
        <w:t xml:space="preserve">. </w:t>
      </w:r>
      <w:r w:rsidR="00576074" w:rsidRPr="00290857">
        <w:rPr>
          <w:rFonts w:cs="Arial"/>
          <w:color w:val="000000" w:themeColor="text1"/>
          <w:szCs w:val="24"/>
        </w:rPr>
        <w:t>T</w:t>
      </w:r>
      <w:r w:rsidR="00555EE5" w:rsidRPr="00290857">
        <w:rPr>
          <w:rFonts w:cs="Arial"/>
          <w:color w:val="000000" w:themeColor="text1"/>
          <w:szCs w:val="24"/>
        </w:rPr>
        <w:t xml:space="preserve">his is a huge difference due to the </w:t>
      </w:r>
      <w:r w:rsidR="00294D32" w:rsidRPr="00290857">
        <w:rPr>
          <w:rFonts w:cs="Arial"/>
          <w:color w:val="000000" w:themeColor="text1"/>
          <w:szCs w:val="24"/>
        </w:rPr>
        <w:t>use of ADWIN</w:t>
      </w:r>
      <w:r w:rsidR="005457D2" w:rsidRPr="00290857">
        <w:rPr>
          <w:rFonts w:cs="Arial"/>
          <w:color w:val="000000" w:themeColor="text1"/>
          <w:szCs w:val="24"/>
        </w:rPr>
        <w:t xml:space="preserve"> </w:t>
      </w:r>
      <w:r w:rsidR="00FA4276" w:rsidRPr="00290857">
        <w:rPr>
          <w:rFonts w:cs="Arial"/>
          <w:color w:val="000000" w:themeColor="text1"/>
          <w:szCs w:val="24"/>
        </w:rPr>
        <w:t>using the Poisson distribution</w:t>
      </w:r>
      <w:r w:rsidR="006F5398" w:rsidRPr="00290857">
        <w:rPr>
          <w:rFonts w:cs="Arial"/>
          <w:color w:val="000000" w:themeColor="text1"/>
          <w:szCs w:val="24"/>
        </w:rPr>
        <w:t xml:space="preserve"> to </w:t>
      </w:r>
      <w:r w:rsidR="00833675" w:rsidRPr="00290857">
        <w:rPr>
          <w:rFonts w:cs="Arial"/>
          <w:color w:val="000000" w:themeColor="text1"/>
          <w:szCs w:val="24"/>
        </w:rPr>
        <w:t>randomize</w:t>
      </w:r>
      <w:r w:rsidR="006F5398" w:rsidRPr="00290857">
        <w:rPr>
          <w:rFonts w:cs="Arial"/>
          <w:color w:val="000000" w:themeColor="text1"/>
          <w:szCs w:val="24"/>
        </w:rPr>
        <w:t xml:space="preserve"> the input.</w:t>
      </w:r>
    </w:p>
    <w:p w14:paraId="6867141E" w14:textId="77777777" w:rsidR="00E60554" w:rsidRPr="00290857" w:rsidRDefault="00DD5E6E" w:rsidP="00290857">
      <w:pPr>
        <w:keepNext/>
        <w:jc w:val="center"/>
        <w:rPr>
          <w:color w:val="000000" w:themeColor="text1"/>
        </w:rPr>
      </w:pPr>
      <w:r w:rsidRPr="00290857">
        <w:rPr>
          <w:rFonts w:cs="Arial"/>
          <w:noProof/>
          <w:color w:val="000000" w:themeColor="text1"/>
          <w:szCs w:val="24"/>
        </w:rPr>
        <w:drawing>
          <wp:inline distT="0" distB="0" distL="0" distR="0" wp14:anchorId="6BBD9753" wp14:editId="3F44ACB7">
            <wp:extent cx="2397369" cy="1455203"/>
            <wp:effectExtent l="0" t="0" r="3175" b="0"/>
            <wp:docPr id="12" name="Picture 12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07037" cy="14610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3241AA" w14:textId="0082922F" w:rsidR="00D86A78" w:rsidRPr="00290857" w:rsidRDefault="00E60554" w:rsidP="00290857">
      <w:pPr>
        <w:pStyle w:val="Caption"/>
        <w:jc w:val="center"/>
        <w:rPr>
          <w:rFonts w:cs="Arial"/>
          <w:b/>
          <w:bCs/>
          <w:color w:val="000000" w:themeColor="text1"/>
          <w:sz w:val="24"/>
          <w:szCs w:val="24"/>
        </w:rPr>
      </w:pPr>
      <w:r w:rsidRPr="00290857">
        <w:rPr>
          <w:color w:val="000000" w:themeColor="text1"/>
        </w:rPr>
        <w:t xml:space="preserve">Figure </w:t>
      </w:r>
      <w:r w:rsidRPr="00290857">
        <w:rPr>
          <w:color w:val="000000" w:themeColor="text1"/>
        </w:rPr>
        <w:fldChar w:fldCharType="begin"/>
      </w:r>
      <w:r w:rsidRPr="00290857">
        <w:rPr>
          <w:color w:val="000000" w:themeColor="text1"/>
        </w:rPr>
        <w:instrText xml:space="preserve"> SEQ Figure \* ARABIC </w:instrText>
      </w:r>
      <w:r w:rsidRPr="00290857">
        <w:rPr>
          <w:color w:val="000000" w:themeColor="text1"/>
        </w:rPr>
        <w:fldChar w:fldCharType="separate"/>
      </w:r>
      <w:r w:rsidR="00D62C1B">
        <w:rPr>
          <w:noProof/>
          <w:color w:val="000000" w:themeColor="text1"/>
        </w:rPr>
        <w:t>2</w:t>
      </w:r>
      <w:r w:rsidRPr="00290857">
        <w:rPr>
          <w:color w:val="000000" w:themeColor="text1"/>
        </w:rPr>
        <w:fldChar w:fldCharType="end"/>
      </w:r>
      <w:r w:rsidRPr="00290857">
        <w:rPr>
          <w:color w:val="000000" w:themeColor="text1"/>
        </w:rPr>
        <w:t xml:space="preserve">. </w:t>
      </w:r>
      <w:r w:rsidR="008C4303" w:rsidRPr="00290857">
        <w:rPr>
          <w:color w:val="000000" w:themeColor="text1"/>
        </w:rPr>
        <w:t>Processing</w:t>
      </w:r>
      <w:r w:rsidRPr="00290857">
        <w:rPr>
          <w:color w:val="000000" w:themeColor="text1"/>
        </w:rPr>
        <w:t xml:space="preserve"> time </w:t>
      </w:r>
      <w:r w:rsidR="008319A6" w:rsidRPr="00290857">
        <w:rPr>
          <w:color w:val="000000" w:themeColor="text1"/>
        </w:rPr>
        <w:t>Comparison</w:t>
      </w:r>
    </w:p>
    <w:p w14:paraId="5B271259" w14:textId="77777777" w:rsidR="00DD5E6E" w:rsidRPr="00290857" w:rsidRDefault="00DD5E6E" w:rsidP="006253AE">
      <w:pPr>
        <w:rPr>
          <w:rFonts w:cs="Arial"/>
          <w:b/>
          <w:bCs/>
          <w:color w:val="000000" w:themeColor="text1"/>
          <w:szCs w:val="24"/>
        </w:rPr>
      </w:pPr>
    </w:p>
    <w:p w14:paraId="2C225761" w14:textId="6544721B" w:rsidR="000B51FF" w:rsidRPr="00290857" w:rsidRDefault="00D64244" w:rsidP="006253AE">
      <w:pPr>
        <w:rPr>
          <w:rFonts w:cs="Arial"/>
          <w:noProof/>
          <w:color w:val="000000" w:themeColor="text1"/>
          <w:szCs w:val="24"/>
        </w:rPr>
      </w:pPr>
      <w:r>
        <w:rPr>
          <w:rFonts w:cs="Arial"/>
          <w:color w:val="000000" w:themeColor="text1"/>
          <w:szCs w:val="24"/>
        </w:rPr>
        <w:t xml:space="preserve">The </w:t>
      </w:r>
      <w:r w:rsidR="00B03110" w:rsidRPr="00290857">
        <w:rPr>
          <w:rFonts w:cs="Arial"/>
          <w:color w:val="000000" w:themeColor="text1"/>
          <w:szCs w:val="24"/>
        </w:rPr>
        <w:t>Kapp</w:t>
      </w:r>
      <w:r w:rsidR="003B4326" w:rsidRPr="00290857">
        <w:rPr>
          <w:rFonts w:cs="Arial"/>
          <w:color w:val="000000" w:themeColor="text1"/>
          <w:szCs w:val="24"/>
        </w:rPr>
        <w:t xml:space="preserve">a </w:t>
      </w:r>
      <w:r w:rsidR="00557FEF" w:rsidRPr="00290857">
        <w:rPr>
          <w:rFonts w:cs="Arial"/>
          <w:color w:val="000000" w:themeColor="text1"/>
          <w:szCs w:val="24"/>
        </w:rPr>
        <w:t>statistic</w:t>
      </w:r>
      <w:r w:rsidR="001631DA" w:rsidRPr="00290857">
        <w:rPr>
          <w:rFonts w:cs="Arial"/>
          <w:color w:val="000000" w:themeColor="text1"/>
          <w:szCs w:val="24"/>
        </w:rPr>
        <w:t xml:space="preserve"> stands out </w:t>
      </w:r>
      <w:r>
        <w:rPr>
          <w:rFonts w:cs="Arial"/>
          <w:color w:val="000000" w:themeColor="text1"/>
          <w:szCs w:val="24"/>
        </w:rPr>
        <w:t xml:space="preserve">as </w:t>
      </w:r>
      <w:r w:rsidR="00D73467" w:rsidRPr="00290857">
        <w:rPr>
          <w:rFonts w:cs="Arial"/>
          <w:color w:val="000000" w:themeColor="text1"/>
          <w:szCs w:val="24"/>
        </w:rPr>
        <w:t xml:space="preserve">the percentage that the classifier </w:t>
      </w:r>
      <w:r w:rsidR="002B2C62" w:rsidRPr="00290857">
        <w:rPr>
          <w:rFonts w:cs="Arial"/>
          <w:color w:val="000000" w:themeColor="text1"/>
          <w:szCs w:val="24"/>
        </w:rPr>
        <w:t xml:space="preserve">is always correct therefore if </w:t>
      </w:r>
      <w:r w:rsidR="0078003E" w:rsidRPr="00290857">
        <w:rPr>
          <w:rFonts w:cs="Arial"/>
          <w:color w:val="000000" w:themeColor="text1"/>
          <w:szCs w:val="24"/>
        </w:rPr>
        <w:t xml:space="preserve">it </w:t>
      </w:r>
      <w:r w:rsidR="002B2C62" w:rsidRPr="00290857">
        <w:rPr>
          <w:rFonts w:cs="Arial"/>
          <w:color w:val="000000" w:themeColor="text1"/>
          <w:szCs w:val="24"/>
        </w:rPr>
        <w:t xml:space="preserve">is </w:t>
      </w:r>
      <w:r w:rsidR="0078003E" w:rsidRPr="00290857">
        <w:rPr>
          <w:rFonts w:cs="Arial"/>
          <w:color w:val="000000" w:themeColor="text1"/>
          <w:szCs w:val="24"/>
        </w:rPr>
        <w:t>closer</w:t>
      </w:r>
      <w:r w:rsidR="002B2C62" w:rsidRPr="00290857">
        <w:rPr>
          <w:rFonts w:cs="Arial"/>
          <w:color w:val="000000" w:themeColor="text1"/>
          <w:szCs w:val="24"/>
        </w:rPr>
        <w:t xml:space="preserve"> to k=1</w:t>
      </w:r>
      <w:r w:rsidR="001B41A7" w:rsidRPr="00290857">
        <w:rPr>
          <w:rFonts w:cs="Arial"/>
          <w:color w:val="000000" w:themeColor="text1"/>
          <w:szCs w:val="24"/>
        </w:rPr>
        <w:t>, however</w:t>
      </w:r>
      <w:r w:rsidR="002D5B79" w:rsidRPr="00290857">
        <w:rPr>
          <w:rFonts w:cs="Arial"/>
          <w:color w:val="000000" w:themeColor="text1"/>
          <w:szCs w:val="24"/>
        </w:rPr>
        <w:t xml:space="preserve">, the kappa for this </w:t>
      </w:r>
      <w:r w:rsidR="00557FEF" w:rsidRPr="00290857">
        <w:rPr>
          <w:rFonts w:cs="Arial"/>
          <w:color w:val="000000" w:themeColor="text1"/>
          <w:szCs w:val="24"/>
        </w:rPr>
        <w:t>algorithm</w:t>
      </w:r>
      <w:r w:rsidR="002D5B79" w:rsidRPr="00290857">
        <w:rPr>
          <w:rFonts w:cs="Arial"/>
          <w:color w:val="000000" w:themeColor="text1"/>
          <w:szCs w:val="24"/>
        </w:rPr>
        <w:t xml:space="preserve"> is not </w:t>
      </w:r>
      <w:r w:rsidR="00C511EB" w:rsidRPr="00290857">
        <w:rPr>
          <w:rFonts w:cs="Arial"/>
          <w:color w:val="000000" w:themeColor="text1"/>
          <w:szCs w:val="24"/>
        </w:rPr>
        <w:t xml:space="preserve">expected </w:t>
      </w:r>
      <w:r w:rsidR="00B30AE8" w:rsidRPr="00290857">
        <w:rPr>
          <w:rFonts w:cs="Arial"/>
          <w:color w:val="000000" w:themeColor="text1"/>
          <w:szCs w:val="24"/>
        </w:rPr>
        <w:t>according to the observed</w:t>
      </w:r>
      <w:r w:rsidR="00AB5DE2" w:rsidRPr="00290857">
        <w:rPr>
          <w:rFonts w:cs="Arial"/>
          <w:color w:val="000000" w:themeColor="text1"/>
          <w:szCs w:val="24"/>
        </w:rPr>
        <w:t>.</w:t>
      </w:r>
      <w:r w:rsidR="00CD636A" w:rsidRPr="00290857">
        <w:rPr>
          <w:rFonts w:cs="Arial"/>
          <w:color w:val="000000" w:themeColor="text1"/>
          <w:szCs w:val="24"/>
        </w:rPr>
        <w:t xml:space="preserve"> </w:t>
      </w:r>
      <w:r w:rsidR="00AB5DE2" w:rsidRPr="00290857">
        <w:rPr>
          <w:rFonts w:cs="Arial"/>
          <w:color w:val="000000" w:themeColor="text1"/>
          <w:szCs w:val="24"/>
        </w:rPr>
        <w:t>T</w:t>
      </w:r>
      <w:r w:rsidR="00CD636A" w:rsidRPr="00290857">
        <w:rPr>
          <w:rFonts w:cs="Arial"/>
          <w:color w:val="000000" w:themeColor="text1"/>
          <w:szCs w:val="24"/>
        </w:rPr>
        <w:t xml:space="preserve">herefore, the best result </w:t>
      </w:r>
      <w:r w:rsidR="004E1989" w:rsidRPr="00290857">
        <w:rPr>
          <w:rFonts w:cs="Arial"/>
          <w:color w:val="000000" w:themeColor="text1"/>
          <w:szCs w:val="24"/>
        </w:rPr>
        <w:t xml:space="preserve">was obtained by the ARF </w:t>
      </w:r>
      <w:r w:rsidR="0001303B" w:rsidRPr="00290857">
        <w:rPr>
          <w:rFonts w:cs="Arial"/>
          <w:color w:val="000000" w:themeColor="text1"/>
          <w:szCs w:val="24"/>
        </w:rPr>
        <w:t>indicating that is always correct</w:t>
      </w:r>
      <w:r w:rsidR="00E9717B" w:rsidRPr="00290857">
        <w:rPr>
          <w:rFonts w:cs="Arial"/>
          <w:color w:val="000000" w:themeColor="text1"/>
          <w:szCs w:val="24"/>
        </w:rPr>
        <w:t xml:space="preserve"> </w:t>
      </w:r>
      <w:r>
        <w:rPr>
          <w:rFonts w:cs="Arial"/>
          <w:color w:val="000000" w:themeColor="text1"/>
          <w:szCs w:val="24"/>
        </w:rPr>
        <w:t xml:space="preserve">at </w:t>
      </w:r>
      <w:r w:rsidR="00E9717B" w:rsidRPr="00290857">
        <w:rPr>
          <w:rFonts w:cs="Arial"/>
          <w:color w:val="000000" w:themeColor="text1"/>
          <w:szCs w:val="24"/>
        </w:rPr>
        <w:t>30%</w:t>
      </w:r>
      <w:r w:rsidR="004E6BB1" w:rsidRPr="00290857">
        <w:rPr>
          <w:rFonts w:cs="Arial"/>
          <w:color w:val="000000" w:themeColor="text1"/>
          <w:szCs w:val="24"/>
        </w:rPr>
        <w:t xml:space="preserve">, </w:t>
      </w:r>
      <w:r w:rsidR="00B007F7" w:rsidRPr="00290857">
        <w:rPr>
          <w:rFonts w:cs="Arial"/>
          <w:color w:val="000000" w:themeColor="text1"/>
          <w:szCs w:val="24"/>
        </w:rPr>
        <w:t>follow</w:t>
      </w:r>
      <w:r>
        <w:rPr>
          <w:rFonts w:cs="Arial"/>
          <w:color w:val="000000" w:themeColor="text1"/>
          <w:szCs w:val="24"/>
        </w:rPr>
        <w:t>ed</w:t>
      </w:r>
      <w:r w:rsidR="00B007F7" w:rsidRPr="00290857">
        <w:rPr>
          <w:rFonts w:cs="Arial"/>
          <w:color w:val="000000" w:themeColor="text1"/>
          <w:szCs w:val="24"/>
        </w:rPr>
        <w:t xml:space="preserve"> by </w:t>
      </w:r>
      <w:r>
        <w:rPr>
          <w:rFonts w:cs="Arial"/>
          <w:color w:val="000000" w:themeColor="text1"/>
          <w:szCs w:val="24"/>
        </w:rPr>
        <w:t xml:space="preserve">the </w:t>
      </w:r>
      <w:r w:rsidR="0099515E" w:rsidRPr="00290857">
        <w:rPr>
          <w:rFonts w:cs="Arial"/>
          <w:color w:val="000000" w:themeColor="text1"/>
          <w:szCs w:val="24"/>
        </w:rPr>
        <w:t>ho</w:t>
      </w:r>
      <w:r>
        <w:rPr>
          <w:rFonts w:cs="Arial"/>
          <w:color w:val="000000" w:themeColor="text1"/>
          <w:szCs w:val="24"/>
        </w:rPr>
        <w:t>l</w:t>
      </w:r>
      <w:r w:rsidR="005245F9" w:rsidRPr="00290857">
        <w:rPr>
          <w:rFonts w:cs="Arial"/>
          <w:color w:val="000000" w:themeColor="text1"/>
          <w:szCs w:val="24"/>
        </w:rPr>
        <w:t>ding tree</w:t>
      </w:r>
      <w:r w:rsidR="00B007F7" w:rsidRPr="00290857">
        <w:rPr>
          <w:rFonts w:cs="Arial"/>
          <w:color w:val="000000" w:themeColor="text1"/>
          <w:szCs w:val="24"/>
        </w:rPr>
        <w:t xml:space="preserve"> </w:t>
      </w:r>
      <w:r>
        <w:rPr>
          <w:rFonts w:cs="Arial"/>
          <w:color w:val="000000" w:themeColor="text1"/>
          <w:szCs w:val="24"/>
        </w:rPr>
        <w:t xml:space="preserve">at </w:t>
      </w:r>
      <w:r w:rsidR="00B007F7" w:rsidRPr="00290857">
        <w:rPr>
          <w:rFonts w:cs="Arial"/>
          <w:color w:val="000000" w:themeColor="text1"/>
          <w:szCs w:val="24"/>
        </w:rPr>
        <w:t>27%</w:t>
      </w:r>
      <w:r w:rsidR="00EF50EC" w:rsidRPr="00290857">
        <w:rPr>
          <w:rFonts w:cs="Arial"/>
          <w:color w:val="000000" w:themeColor="text1"/>
          <w:szCs w:val="24"/>
        </w:rPr>
        <w:t xml:space="preserve"> and HAT </w:t>
      </w:r>
      <w:r>
        <w:rPr>
          <w:rFonts w:cs="Arial"/>
          <w:color w:val="000000" w:themeColor="text1"/>
          <w:szCs w:val="24"/>
        </w:rPr>
        <w:t xml:space="preserve">at </w:t>
      </w:r>
      <w:r w:rsidR="00EF50EC" w:rsidRPr="00290857">
        <w:rPr>
          <w:rFonts w:cs="Arial"/>
          <w:color w:val="000000" w:themeColor="text1"/>
          <w:szCs w:val="24"/>
        </w:rPr>
        <w:t>25%</w:t>
      </w:r>
      <w:r w:rsidR="005245F9" w:rsidRPr="00290857">
        <w:rPr>
          <w:rFonts w:cs="Arial"/>
          <w:color w:val="000000" w:themeColor="text1"/>
          <w:szCs w:val="24"/>
        </w:rPr>
        <w:t>,</w:t>
      </w:r>
      <w:r w:rsidR="00EF50EC" w:rsidRPr="00290857">
        <w:rPr>
          <w:rFonts w:cs="Arial"/>
          <w:color w:val="000000" w:themeColor="text1"/>
          <w:szCs w:val="24"/>
        </w:rPr>
        <w:t xml:space="preserve"> </w:t>
      </w:r>
      <w:r>
        <w:rPr>
          <w:rFonts w:cs="Arial"/>
          <w:color w:val="000000" w:themeColor="text1"/>
          <w:szCs w:val="24"/>
        </w:rPr>
        <w:t xml:space="preserve">and </w:t>
      </w:r>
      <w:r w:rsidR="00EF50EC" w:rsidRPr="00290857">
        <w:rPr>
          <w:rFonts w:cs="Arial"/>
          <w:color w:val="000000" w:themeColor="text1"/>
          <w:szCs w:val="24"/>
        </w:rPr>
        <w:t xml:space="preserve">the </w:t>
      </w:r>
      <w:r w:rsidR="003761D9" w:rsidRPr="00290857">
        <w:rPr>
          <w:rFonts w:cs="Arial"/>
          <w:color w:val="000000" w:themeColor="text1"/>
          <w:szCs w:val="24"/>
        </w:rPr>
        <w:t xml:space="preserve">adaptive leveraging Bagging it is the lowest </w:t>
      </w:r>
      <w:r>
        <w:rPr>
          <w:rFonts w:cs="Arial"/>
          <w:color w:val="000000" w:themeColor="text1"/>
          <w:szCs w:val="24"/>
        </w:rPr>
        <w:t>at</w:t>
      </w:r>
      <w:r w:rsidR="00187122" w:rsidRPr="00290857">
        <w:rPr>
          <w:rFonts w:cs="Arial"/>
          <w:color w:val="000000" w:themeColor="text1"/>
          <w:szCs w:val="24"/>
        </w:rPr>
        <w:t xml:space="preserve"> 23%</w:t>
      </w:r>
      <w:r w:rsidR="00557FEF" w:rsidRPr="00290857">
        <w:rPr>
          <w:rFonts w:cs="Arial"/>
          <w:color w:val="000000" w:themeColor="text1"/>
          <w:szCs w:val="24"/>
        </w:rPr>
        <w:t>.</w:t>
      </w:r>
      <w:r w:rsidR="005245F9" w:rsidRPr="00290857">
        <w:rPr>
          <w:rFonts w:cs="Arial"/>
          <w:color w:val="000000" w:themeColor="text1"/>
          <w:szCs w:val="24"/>
        </w:rPr>
        <w:t xml:space="preserve"> </w:t>
      </w:r>
    </w:p>
    <w:p w14:paraId="74AADDA7" w14:textId="77777777" w:rsidR="00E60554" w:rsidRPr="00290857" w:rsidRDefault="003B4326" w:rsidP="00290857">
      <w:pPr>
        <w:keepNext/>
        <w:jc w:val="center"/>
        <w:rPr>
          <w:color w:val="000000" w:themeColor="text1"/>
        </w:rPr>
      </w:pPr>
      <w:r w:rsidRPr="00290857">
        <w:rPr>
          <w:rFonts w:cs="Arial"/>
          <w:noProof/>
          <w:color w:val="000000" w:themeColor="text1"/>
          <w:szCs w:val="24"/>
        </w:rPr>
        <w:lastRenderedPageBreak/>
        <w:drawing>
          <wp:inline distT="0" distB="0" distL="0" distR="0" wp14:anchorId="5B291C79" wp14:editId="1520A327">
            <wp:extent cx="2739054" cy="1664677"/>
            <wp:effectExtent l="0" t="0" r="4445" b="0"/>
            <wp:docPr id="7" name="Picture 7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b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6811" cy="16754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891AD80" w14:textId="1B322AFE" w:rsidR="003B4326" w:rsidRPr="00290857" w:rsidRDefault="00E60554" w:rsidP="00290857">
      <w:pPr>
        <w:pStyle w:val="Caption"/>
        <w:jc w:val="center"/>
        <w:rPr>
          <w:rFonts w:cs="Arial"/>
          <w:noProof/>
          <w:color w:val="000000" w:themeColor="text1"/>
          <w:sz w:val="24"/>
          <w:szCs w:val="24"/>
        </w:rPr>
      </w:pPr>
      <w:r w:rsidRPr="00290857">
        <w:rPr>
          <w:color w:val="000000" w:themeColor="text1"/>
        </w:rPr>
        <w:t xml:space="preserve">Figure </w:t>
      </w:r>
      <w:r w:rsidRPr="00290857">
        <w:rPr>
          <w:color w:val="000000" w:themeColor="text1"/>
        </w:rPr>
        <w:fldChar w:fldCharType="begin"/>
      </w:r>
      <w:r w:rsidRPr="00290857">
        <w:rPr>
          <w:color w:val="000000" w:themeColor="text1"/>
        </w:rPr>
        <w:instrText xml:space="preserve"> SEQ Figure \* ARABIC </w:instrText>
      </w:r>
      <w:r w:rsidRPr="00290857">
        <w:rPr>
          <w:color w:val="000000" w:themeColor="text1"/>
        </w:rPr>
        <w:fldChar w:fldCharType="separate"/>
      </w:r>
      <w:r w:rsidR="00D62C1B">
        <w:rPr>
          <w:noProof/>
          <w:color w:val="000000" w:themeColor="text1"/>
        </w:rPr>
        <w:t>3</w:t>
      </w:r>
      <w:r w:rsidRPr="00290857">
        <w:rPr>
          <w:color w:val="000000" w:themeColor="text1"/>
        </w:rPr>
        <w:fldChar w:fldCharType="end"/>
      </w:r>
      <w:r w:rsidRPr="00290857">
        <w:rPr>
          <w:color w:val="000000" w:themeColor="text1"/>
        </w:rPr>
        <w:t xml:space="preserve">. </w:t>
      </w:r>
      <w:r w:rsidR="008C4303" w:rsidRPr="00290857">
        <w:rPr>
          <w:color w:val="000000" w:themeColor="text1"/>
        </w:rPr>
        <w:t>Measure</w:t>
      </w:r>
      <w:r w:rsidRPr="00290857">
        <w:rPr>
          <w:color w:val="000000" w:themeColor="text1"/>
        </w:rPr>
        <w:t xml:space="preserve"> </w:t>
      </w:r>
      <w:r w:rsidR="008319A6" w:rsidRPr="00290857">
        <w:rPr>
          <w:color w:val="000000" w:themeColor="text1"/>
        </w:rPr>
        <w:t>Comparison</w:t>
      </w:r>
    </w:p>
    <w:p w14:paraId="4B0A2E0E" w14:textId="13F2B719" w:rsidR="003B4326" w:rsidRPr="00290857" w:rsidRDefault="003B4326" w:rsidP="006253AE">
      <w:pPr>
        <w:rPr>
          <w:rFonts w:cs="Arial"/>
          <w:noProof/>
          <w:color w:val="000000" w:themeColor="text1"/>
          <w:szCs w:val="24"/>
        </w:rPr>
      </w:pPr>
    </w:p>
    <w:p w14:paraId="48BA47F3" w14:textId="7BB7B5FD" w:rsidR="00A1343E" w:rsidRPr="00290857" w:rsidRDefault="004718E6" w:rsidP="006253AE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>Surprisingly, t</w:t>
      </w:r>
      <w:r w:rsidR="00A1343E" w:rsidRPr="00290857">
        <w:rPr>
          <w:rFonts w:cs="Arial"/>
          <w:color w:val="000000" w:themeColor="text1"/>
          <w:szCs w:val="24"/>
        </w:rPr>
        <w:t>he ho</w:t>
      </w:r>
      <w:r w:rsidR="00D64244">
        <w:rPr>
          <w:rFonts w:cs="Arial"/>
          <w:color w:val="000000" w:themeColor="text1"/>
          <w:szCs w:val="24"/>
        </w:rPr>
        <w:t>l</w:t>
      </w:r>
      <w:r w:rsidR="00A1343E" w:rsidRPr="00290857">
        <w:rPr>
          <w:rFonts w:cs="Arial"/>
          <w:color w:val="000000" w:themeColor="text1"/>
          <w:szCs w:val="24"/>
        </w:rPr>
        <w:t xml:space="preserve">ding adaptive tree </w:t>
      </w:r>
      <w:r w:rsidR="00D35D55" w:rsidRPr="00290857">
        <w:rPr>
          <w:rFonts w:cs="Arial"/>
          <w:color w:val="000000" w:themeColor="text1"/>
          <w:szCs w:val="24"/>
        </w:rPr>
        <w:t>outperform</w:t>
      </w:r>
      <w:r w:rsidR="00D64244">
        <w:rPr>
          <w:rFonts w:cs="Arial"/>
          <w:color w:val="000000" w:themeColor="text1"/>
          <w:szCs w:val="24"/>
        </w:rPr>
        <w:t>s</w:t>
      </w:r>
      <w:r w:rsidR="00F636CC" w:rsidRPr="00290857">
        <w:rPr>
          <w:rFonts w:cs="Arial"/>
          <w:color w:val="000000" w:themeColor="text1"/>
          <w:szCs w:val="24"/>
        </w:rPr>
        <w:t xml:space="preserve"> other</w:t>
      </w:r>
      <w:r w:rsidR="006A40D9" w:rsidRPr="00290857">
        <w:rPr>
          <w:rFonts w:cs="Arial"/>
          <w:color w:val="000000" w:themeColor="text1"/>
          <w:szCs w:val="24"/>
        </w:rPr>
        <w:t>s</w:t>
      </w:r>
      <w:r w:rsidR="00F636CC" w:rsidRPr="00290857">
        <w:rPr>
          <w:rFonts w:cs="Arial"/>
          <w:color w:val="000000" w:themeColor="text1"/>
          <w:szCs w:val="24"/>
        </w:rPr>
        <w:t xml:space="preserve"> over the use of memory </w:t>
      </w:r>
      <w:r w:rsidR="00574E65" w:rsidRPr="00290857">
        <w:rPr>
          <w:rFonts w:cs="Arial"/>
          <w:color w:val="000000" w:themeColor="text1"/>
          <w:szCs w:val="24"/>
        </w:rPr>
        <w:t>during the processing time. It indicates that used 10</w:t>
      </w:r>
      <w:r w:rsidR="00DB2C1A" w:rsidRPr="00290857">
        <w:rPr>
          <w:rFonts w:cs="Arial"/>
          <w:color w:val="000000" w:themeColor="text1"/>
          <w:szCs w:val="24"/>
        </w:rPr>
        <w:t>% of memory</w:t>
      </w:r>
      <w:r w:rsidR="00AB69A1" w:rsidRPr="00290857">
        <w:rPr>
          <w:rFonts w:cs="Arial"/>
          <w:color w:val="000000" w:themeColor="text1"/>
          <w:szCs w:val="24"/>
        </w:rPr>
        <w:t xml:space="preserve">. </w:t>
      </w:r>
      <w:r w:rsidR="00340A62" w:rsidRPr="00290857">
        <w:rPr>
          <w:rFonts w:cs="Arial"/>
          <w:color w:val="000000" w:themeColor="text1"/>
          <w:szCs w:val="24"/>
        </w:rPr>
        <w:t>In contrast</w:t>
      </w:r>
      <w:r w:rsidR="002C1777" w:rsidRPr="00290857">
        <w:rPr>
          <w:rFonts w:cs="Arial"/>
          <w:color w:val="000000" w:themeColor="text1"/>
          <w:szCs w:val="24"/>
        </w:rPr>
        <w:t>,</w:t>
      </w:r>
      <w:r w:rsidR="00AB69A1" w:rsidRPr="00290857">
        <w:rPr>
          <w:rFonts w:cs="Arial"/>
          <w:color w:val="000000" w:themeColor="text1"/>
          <w:szCs w:val="24"/>
        </w:rPr>
        <w:t xml:space="preserve"> to the leveraging bagging</w:t>
      </w:r>
      <w:r w:rsidR="00D64244">
        <w:rPr>
          <w:rFonts w:cs="Arial"/>
          <w:color w:val="000000" w:themeColor="text1"/>
          <w:szCs w:val="24"/>
        </w:rPr>
        <w:t>,</w:t>
      </w:r>
      <w:r w:rsidR="00AB69A1" w:rsidRPr="00290857">
        <w:rPr>
          <w:rFonts w:cs="Arial"/>
          <w:color w:val="000000" w:themeColor="text1"/>
          <w:szCs w:val="24"/>
        </w:rPr>
        <w:t xml:space="preserve"> the cost of memory was 30 %</w:t>
      </w:r>
      <w:r w:rsidR="002C1777" w:rsidRPr="00290857">
        <w:rPr>
          <w:rFonts w:cs="Arial"/>
          <w:color w:val="000000" w:themeColor="text1"/>
          <w:szCs w:val="24"/>
        </w:rPr>
        <w:t>, A</w:t>
      </w:r>
      <w:r w:rsidR="00766FB5" w:rsidRPr="00290857">
        <w:rPr>
          <w:rFonts w:cs="Arial"/>
          <w:color w:val="000000" w:themeColor="text1"/>
          <w:szCs w:val="24"/>
        </w:rPr>
        <w:t>RF was 28% and Hoeffding Tree 15</w:t>
      </w:r>
      <w:r w:rsidR="003430ED" w:rsidRPr="00290857">
        <w:rPr>
          <w:rFonts w:cs="Arial"/>
          <w:color w:val="000000" w:themeColor="text1"/>
          <w:szCs w:val="24"/>
        </w:rPr>
        <w:t>%</w:t>
      </w:r>
      <w:r w:rsidR="00AB69A1" w:rsidRPr="00290857">
        <w:rPr>
          <w:rFonts w:cs="Arial"/>
          <w:color w:val="000000" w:themeColor="text1"/>
          <w:szCs w:val="24"/>
        </w:rPr>
        <w:t>.</w:t>
      </w:r>
    </w:p>
    <w:p w14:paraId="0912ADD8" w14:textId="77777777" w:rsidR="00E60554" w:rsidRPr="00290857" w:rsidRDefault="003E22E6" w:rsidP="00290857">
      <w:pPr>
        <w:keepNext/>
        <w:jc w:val="center"/>
        <w:rPr>
          <w:color w:val="000000" w:themeColor="text1"/>
        </w:rPr>
      </w:pPr>
      <w:r w:rsidRPr="00290857">
        <w:rPr>
          <w:rFonts w:cs="Arial"/>
          <w:noProof/>
          <w:color w:val="000000" w:themeColor="text1"/>
          <w:szCs w:val="24"/>
        </w:rPr>
        <w:drawing>
          <wp:inline distT="0" distB="0" distL="0" distR="0" wp14:anchorId="7ED84C5D" wp14:editId="7E34FFC6">
            <wp:extent cx="2684585" cy="2473690"/>
            <wp:effectExtent l="0" t="0" r="1905" b="3175"/>
            <wp:docPr id="10" name="Picture 10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4127" cy="24824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7F5C08" w14:textId="664C5749" w:rsidR="00266489" w:rsidRPr="00290857" w:rsidRDefault="00E60554" w:rsidP="00290857">
      <w:pPr>
        <w:pStyle w:val="Caption"/>
        <w:jc w:val="center"/>
        <w:rPr>
          <w:rFonts w:cs="Arial"/>
          <w:color w:val="000000" w:themeColor="text1"/>
          <w:sz w:val="24"/>
          <w:szCs w:val="24"/>
        </w:rPr>
      </w:pPr>
      <w:r w:rsidRPr="00290857">
        <w:rPr>
          <w:color w:val="000000" w:themeColor="text1"/>
        </w:rPr>
        <w:t xml:space="preserve">Figure </w:t>
      </w:r>
      <w:r w:rsidRPr="00290857">
        <w:rPr>
          <w:color w:val="000000" w:themeColor="text1"/>
        </w:rPr>
        <w:fldChar w:fldCharType="begin"/>
      </w:r>
      <w:r w:rsidRPr="00290857">
        <w:rPr>
          <w:color w:val="000000" w:themeColor="text1"/>
        </w:rPr>
        <w:instrText xml:space="preserve"> SEQ Figure \* ARABIC </w:instrText>
      </w:r>
      <w:r w:rsidRPr="00290857">
        <w:rPr>
          <w:color w:val="000000" w:themeColor="text1"/>
        </w:rPr>
        <w:fldChar w:fldCharType="separate"/>
      </w:r>
      <w:r w:rsidR="00D62C1B">
        <w:rPr>
          <w:noProof/>
          <w:color w:val="000000" w:themeColor="text1"/>
        </w:rPr>
        <w:t>4</w:t>
      </w:r>
      <w:r w:rsidRPr="00290857">
        <w:rPr>
          <w:color w:val="000000" w:themeColor="text1"/>
        </w:rPr>
        <w:fldChar w:fldCharType="end"/>
      </w:r>
      <w:r w:rsidRPr="00290857">
        <w:rPr>
          <w:color w:val="000000" w:themeColor="text1"/>
        </w:rPr>
        <w:t xml:space="preserve">. Learning Curve </w:t>
      </w:r>
      <w:r w:rsidR="008C4303" w:rsidRPr="00290857">
        <w:rPr>
          <w:color w:val="000000" w:themeColor="text1"/>
        </w:rPr>
        <w:t>Comparison</w:t>
      </w:r>
    </w:p>
    <w:p w14:paraId="0C406A51" w14:textId="3DF87329" w:rsidR="00004C8F" w:rsidRPr="00290857" w:rsidRDefault="00004C8F" w:rsidP="006253AE">
      <w:pPr>
        <w:rPr>
          <w:rFonts w:cs="Arial"/>
          <w:color w:val="000000" w:themeColor="text1"/>
          <w:szCs w:val="24"/>
        </w:rPr>
      </w:pPr>
    </w:p>
    <w:p w14:paraId="3D4C6B5C" w14:textId="69C4C4D5" w:rsidR="00004C8F" w:rsidRPr="00290857" w:rsidRDefault="00A03E87" w:rsidP="006253AE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>C</w:t>
      </w:r>
      <w:r w:rsidR="004952A7" w:rsidRPr="00290857">
        <w:rPr>
          <w:rFonts w:cs="Arial"/>
          <w:color w:val="000000" w:themeColor="text1"/>
          <w:szCs w:val="24"/>
        </w:rPr>
        <w:t>ompari</w:t>
      </w:r>
      <w:r w:rsidRPr="00290857">
        <w:rPr>
          <w:rFonts w:cs="Arial"/>
          <w:color w:val="000000" w:themeColor="text1"/>
          <w:szCs w:val="24"/>
        </w:rPr>
        <w:t xml:space="preserve">son </w:t>
      </w:r>
      <w:r w:rsidR="00D64244">
        <w:rPr>
          <w:rFonts w:cs="Arial"/>
          <w:color w:val="000000" w:themeColor="text1"/>
          <w:szCs w:val="24"/>
        </w:rPr>
        <w:t xml:space="preserve">of </w:t>
      </w:r>
      <w:r w:rsidR="00FF0844" w:rsidRPr="00290857">
        <w:rPr>
          <w:rFonts w:cs="Arial"/>
          <w:color w:val="000000" w:themeColor="text1"/>
          <w:szCs w:val="24"/>
        </w:rPr>
        <w:t>the learnin</w:t>
      </w:r>
      <w:r w:rsidR="000353A2" w:rsidRPr="00290857">
        <w:rPr>
          <w:rFonts w:cs="Arial"/>
          <w:color w:val="000000" w:themeColor="text1"/>
          <w:szCs w:val="24"/>
        </w:rPr>
        <w:t>g curve of each algorithm</w:t>
      </w:r>
      <w:r w:rsidR="000B57AA" w:rsidRPr="00290857">
        <w:rPr>
          <w:rFonts w:cs="Arial"/>
          <w:color w:val="000000" w:themeColor="text1"/>
          <w:szCs w:val="24"/>
        </w:rPr>
        <w:t xml:space="preserve"> </w:t>
      </w:r>
      <w:r w:rsidR="00ED6BF9" w:rsidRPr="00290857">
        <w:rPr>
          <w:rFonts w:cs="Arial"/>
          <w:color w:val="000000" w:themeColor="text1"/>
          <w:szCs w:val="24"/>
        </w:rPr>
        <w:t xml:space="preserve">adaptive </w:t>
      </w:r>
      <w:r w:rsidR="008C4303" w:rsidRPr="00290857">
        <w:rPr>
          <w:rFonts w:cs="Arial"/>
          <w:color w:val="000000" w:themeColor="text1"/>
          <w:szCs w:val="24"/>
        </w:rPr>
        <w:t>random</w:t>
      </w:r>
      <w:r w:rsidR="00ED6BF9" w:rsidRPr="00290857">
        <w:rPr>
          <w:rFonts w:cs="Arial"/>
          <w:color w:val="000000" w:themeColor="text1"/>
          <w:szCs w:val="24"/>
        </w:rPr>
        <w:t xml:space="preserve"> forest outperform</w:t>
      </w:r>
      <w:r w:rsidR="00D64244">
        <w:rPr>
          <w:rFonts w:cs="Arial"/>
          <w:color w:val="000000" w:themeColor="text1"/>
          <w:szCs w:val="24"/>
        </w:rPr>
        <w:t>s</w:t>
      </w:r>
      <w:r w:rsidR="00ED6BF9" w:rsidRPr="00290857">
        <w:rPr>
          <w:rFonts w:cs="Arial"/>
          <w:color w:val="000000" w:themeColor="text1"/>
          <w:szCs w:val="24"/>
        </w:rPr>
        <w:t xml:space="preserve"> </w:t>
      </w:r>
      <w:r w:rsidR="00773C98" w:rsidRPr="00290857">
        <w:rPr>
          <w:rFonts w:cs="Arial"/>
          <w:color w:val="000000" w:themeColor="text1"/>
          <w:szCs w:val="24"/>
        </w:rPr>
        <w:t>the other</w:t>
      </w:r>
      <w:r w:rsidR="000B65AA" w:rsidRPr="00290857">
        <w:rPr>
          <w:rFonts w:cs="Arial"/>
          <w:color w:val="000000" w:themeColor="text1"/>
          <w:szCs w:val="24"/>
        </w:rPr>
        <w:t>s</w:t>
      </w:r>
      <w:r w:rsidR="00E26274" w:rsidRPr="00290857">
        <w:rPr>
          <w:rFonts w:cs="Arial"/>
          <w:color w:val="000000" w:themeColor="text1"/>
          <w:szCs w:val="24"/>
        </w:rPr>
        <w:t>. it</w:t>
      </w:r>
      <w:r w:rsidR="00602263" w:rsidRPr="00290857">
        <w:rPr>
          <w:rFonts w:cs="Arial"/>
          <w:color w:val="000000" w:themeColor="text1"/>
          <w:szCs w:val="24"/>
        </w:rPr>
        <w:t>s start point even is clos</w:t>
      </w:r>
      <w:r w:rsidR="00F63C5A" w:rsidRPr="00290857">
        <w:rPr>
          <w:rFonts w:cs="Arial"/>
          <w:color w:val="000000" w:themeColor="text1"/>
          <w:szCs w:val="24"/>
        </w:rPr>
        <w:t>er to the best accuracy</w:t>
      </w:r>
      <w:r w:rsidR="003B6184" w:rsidRPr="00290857">
        <w:rPr>
          <w:rFonts w:cs="Arial"/>
          <w:color w:val="000000" w:themeColor="text1"/>
          <w:szCs w:val="24"/>
        </w:rPr>
        <w:t>.</w:t>
      </w:r>
      <w:r w:rsidR="004179C8" w:rsidRPr="00290857">
        <w:rPr>
          <w:rFonts w:cs="Arial"/>
          <w:color w:val="000000" w:themeColor="text1"/>
          <w:szCs w:val="24"/>
        </w:rPr>
        <w:t xml:space="preserve"> Therefore</w:t>
      </w:r>
      <w:r w:rsidR="00AF3162" w:rsidRPr="00290857">
        <w:rPr>
          <w:rFonts w:cs="Arial"/>
          <w:color w:val="000000" w:themeColor="text1"/>
          <w:szCs w:val="24"/>
        </w:rPr>
        <w:t xml:space="preserve">, it </w:t>
      </w:r>
      <w:r w:rsidR="00D64244">
        <w:rPr>
          <w:rFonts w:cs="Arial"/>
          <w:color w:val="000000" w:themeColor="text1"/>
          <w:szCs w:val="24"/>
        </w:rPr>
        <w:t>doe</w:t>
      </w:r>
      <w:r w:rsidR="006B6B6B" w:rsidRPr="00290857">
        <w:rPr>
          <w:rFonts w:cs="Arial"/>
          <w:color w:val="000000" w:themeColor="text1"/>
          <w:szCs w:val="24"/>
        </w:rPr>
        <w:t xml:space="preserve">s not need </w:t>
      </w:r>
      <w:r w:rsidR="00D64244">
        <w:rPr>
          <w:rFonts w:cs="Arial"/>
          <w:color w:val="000000" w:themeColor="text1"/>
          <w:szCs w:val="24"/>
        </w:rPr>
        <w:t xml:space="preserve">a </w:t>
      </w:r>
      <w:r w:rsidR="005A2663" w:rsidRPr="00290857">
        <w:rPr>
          <w:rFonts w:cs="Arial"/>
          <w:color w:val="000000" w:themeColor="text1"/>
          <w:szCs w:val="24"/>
        </w:rPr>
        <w:t xml:space="preserve">high bunch of data to </w:t>
      </w:r>
      <w:r w:rsidR="008C4303" w:rsidRPr="00290857">
        <w:rPr>
          <w:rFonts w:cs="Arial"/>
          <w:color w:val="000000" w:themeColor="text1"/>
          <w:szCs w:val="24"/>
        </w:rPr>
        <w:t>obtain</w:t>
      </w:r>
      <w:r w:rsidR="004F4CC3" w:rsidRPr="00290857">
        <w:rPr>
          <w:rFonts w:cs="Arial"/>
          <w:color w:val="000000" w:themeColor="text1"/>
          <w:szCs w:val="24"/>
        </w:rPr>
        <w:t xml:space="preserve"> good accuracy, its </w:t>
      </w:r>
      <w:proofErr w:type="spellStart"/>
      <w:r w:rsidR="004F4CC3" w:rsidRPr="00290857">
        <w:rPr>
          <w:rFonts w:cs="Arial"/>
          <w:color w:val="000000" w:themeColor="text1"/>
          <w:szCs w:val="24"/>
        </w:rPr>
        <w:t>behav</w:t>
      </w:r>
      <w:r w:rsidR="00D64244">
        <w:rPr>
          <w:rFonts w:cs="Arial"/>
          <w:color w:val="000000" w:themeColor="text1"/>
          <w:szCs w:val="24"/>
        </w:rPr>
        <w:t>iour</w:t>
      </w:r>
      <w:proofErr w:type="spellEnd"/>
      <w:r w:rsidR="004F4CC3" w:rsidRPr="00290857">
        <w:rPr>
          <w:rFonts w:cs="Arial"/>
          <w:color w:val="000000" w:themeColor="text1"/>
          <w:szCs w:val="24"/>
        </w:rPr>
        <w:t xml:space="preserve"> </w:t>
      </w:r>
      <w:r w:rsidR="00B36BBF" w:rsidRPr="00290857">
        <w:rPr>
          <w:rFonts w:cs="Arial"/>
          <w:color w:val="000000" w:themeColor="text1"/>
          <w:szCs w:val="24"/>
        </w:rPr>
        <w:t>move</w:t>
      </w:r>
      <w:r w:rsidR="00D64244">
        <w:rPr>
          <w:rFonts w:cs="Arial"/>
          <w:color w:val="000000" w:themeColor="text1"/>
          <w:szCs w:val="24"/>
        </w:rPr>
        <w:t>d</w:t>
      </w:r>
      <w:r w:rsidR="00B36BBF" w:rsidRPr="00290857">
        <w:rPr>
          <w:rFonts w:cs="Arial"/>
          <w:color w:val="000000" w:themeColor="text1"/>
          <w:szCs w:val="24"/>
        </w:rPr>
        <w:t xml:space="preserve"> </w:t>
      </w:r>
      <w:r w:rsidR="00AD083F" w:rsidRPr="00290857">
        <w:rPr>
          <w:rFonts w:cs="Arial"/>
          <w:color w:val="000000" w:themeColor="text1"/>
          <w:szCs w:val="24"/>
        </w:rPr>
        <w:t>between 65</w:t>
      </w:r>
      <w:r w:rsidR="006B7C0D" w:rsidRPr="00290857">
        <w:rPr>
          <w:rFonts w:cs="Arial"/>
          <w:color w:val="000000" w:themeColor="text1"/>
          <w:szCs w:val="24"/>
        </w:rPr>
        <w:t>%</w:t>
      </w:r>
      <w:r w:rsidR="00AD083F" w:rsidRPr="00290857">
        <w:rPr>
          <w:rFonts w:cs="Arial"/>
          <w:color w:val="000000" w:themeColor="text1"/>
          <w:szCs w:val="24"/>
        </w:rPr>
        <w:t xml:space="preserve"> to </w:t>
      </w:r>
      <w:r w:rsidR="006B7C0D" w:rsidRPr="00290857">
        <w:rPr>
          <w:rFonts w:cs="Arial"/>
          <w:color w:val="000000" w:themeColor="text1"/>
          <w:szCs w:val="24"/>
        </w:rPr>
        <w:t>68%</w:t>
      </w:r>
      <w:r w:rsidR="00501360" w:rsidRPr="00290857">
        <w:rPr>
          <w:rFonts w:cs="Arial"/>
          <w:color w:val="000000" w:themeColor="text1"/>
          <w:szCs w:val="24"/>
        </w:rPr>
        <w:t xml:space="preserve"> so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A16AA5" w:rsidRPr="00290857">
        <w:rPr>
          <w:rFonts w:cs="Arial"/>
          <w:color w:val="000000" w:themeColor="text1"/>
          <w:szCs w:val="24"/>
        </w:rPr>
        <w:t>learning c</w:t>
      </w:r>
      <w:r w:rsidR="001C3CB5" w:rsidRPr="00290857">
        <w:rPr>
          <w:rFonts w:cs="Arial"/>
          <w:color w:val="000000" w:themeColor="text1"/>
          <w:szCs w:val="24"/>
        </w:rPr>
        <w:t>urve was short</w:t>
      </w:r>
      <w:r w:rsidR="006B7C0D" w:rsidRPr="00290857">
        <w:rPr>
          <w:rFonts w:cs="Arial"/>
          <w:color w:val="000000" w:themeColor="text1"/>
          <w:szCs w:val="24"/>
        </w:rPr>
        <w:t xml:space="preserve"> while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EF18A1" w:rsidRPr="00290857">
        <w:rPr>
          <w:rFonts w:cs="Arial"/>
          <w:color w:val="000000" w:themeColor="text1"/>
          <w:szCs w:val="24"/>
        </w:rPr>
        <w:t>ho</w:t>
      </w:r>
      <w:r w:rsidR="00D64244">
        <w:rPr>
          <w:rFonts w:cs="Arial"/>
          <w:color w:val="000000" w:themeColor="text1"/>
          <w:szCs w:val="24"/>
        </w:rPr>
        <w:t>l</w:t>
      </w:r>
      <w:r w:rsidR="00EF18A1" w:rsidRPr="00290857">
        <w:rPr>
          <w:rFonts w:cs="Arial"/>
          <w:color w:val="000000" w:themeColor="text1"/>
          <w:szCs w:val="24"/>
        </w:rPr>
        <w:t xml:space="preserve">ding tree </w:t>
      </w:r>
      <w:r w:rsidR="001468CB" w:rsidRPr="00290857">
        <w:rPr>
          <w:rFonts w:cs="Arial"/>
          <w:color w:val="000000" w:themeColor="text1"/>
          <w:szCs w:val="24"/>
        </w:rPr>
        <w:t>63</w:t>
      </w:r>
      <w:r w:rsidR="00791629" w:rsidRPr="00290857">
        <w:rPr>
          <w:rFonts w:cs="Arial"/>
          <w:color w:val="000000" w:themeColor="text1"/>
          <w:szCs w:val="24"/>
        </w:rPr>
        <w:t>% - 69</w:t>
      </w:r>
      <w:r w:rsidR="000D6D90" w:rsidRPr="00290857">
        <w:rPr>
          <w:rFonts w:cs="Arial"/>
          <w:color w:val="000000" w:themeColor="text1"/>
          <w:szCs w:val="24"/>
        </w:rPr>
        <w:t>%</w:t>
      </w:r>
      <w:r w:rsidR="00252CFC" w:rsidRPr="00290857">
        <w:rPr>
          <w:rFonts w:cs="Arial"/>
          <w:color w:val="000000" w:themeColor="text1"/>
          <w:szCs w:val="24"/>
        </w:rPr>
        <w:t xml:space="preserve"> </w:t>
      </w:r>
      <w:r w:rsidR="00B56141" w:rsidRPr="00290857">
        <w:rPr>
          <w:rFonts w:cs="Arial"/>
          <w:color w:val="000000" w:themeColor="text1"/>
          <w:szCs w:val="24"/>
        </w:rPr>
        <w:t>was</w:t>
      </w:r>
      <w:r w:rsidR="001518F1" w:rsidRPr="00290857">
        <w:rPr>
          <w:rFonts w:cs="Arial"/>
          <w:color w:val="000000" w:themeColor="text1"/>
          <w:szCs w:val="24"/>
        </w:rPr>
        <w:t xml:space="preserve"> the</w:t>
      </w:r>
      <w:r w:rsidR="00B56141" w:rsidRPr="00290857">
        <w:rPr>
          <w:rFonts w:cs="Arial"/>
          <w:color w:val="000000" w:themeColor="text1"/>
          <w:szCs w:val="24"/>
        </w:rPr>
        <w:t xml:space="preserve"> larger</w:t>
      </w:r>
      <w:r w:rsidR="003840B5" w:rsidRPr="00290857">
        <w:rPr>
          <w:rFonts w:cs="Arial"/>
          <w:color w:val="000000" w:themeColor="text1"/>
          <w:szCs w:val="24"/>
        </w:rPr>
        <w:t xml:space="preserve">. </w:t>
      </w:r>
      <w:r w:rsidR="00276D8B" w:rsidRPr="00290857">
        <w:rPr>
          <w:rFonts w:cs="Arial"/>
          <w:color w:val="000000" w:themeColor="text1"/>
          <w:szCs w:val="24"/>
        </w:rPr>
        <w:t>Leveraging bagging</w:t>
      </w:r>
      <w:r w:rsidR="0054126A" w:rsidRPr="00290857">
        <w:rPr>
          <w:rFonts w:cs="Arial"/>
          <w:color w:val="000000" w:themeColor="text1"/>
          <w:szCs w:val="24"/>
        </w:rPr>
        <w:t xml:space="preserve"> </w:t>
      </w:r>
      <w:r w:rsidR="006E2495" w:rsidRPr="00290857">
        <w:rPr>
          <w:rFonts w:cs="Arial"/>
          <w:color w:val="000000" w:themeColor="text1"/>
          <w:szCs w:val="24"/>
        </w:rPr>
        <w:t>learning curve was</w:t>
      </w:r>
      <w:r w:rsidR="004E609B" w:rsidRPr="00290857">
        <w:rPr>
          <w:rFonts w:cs="Arial"/>
          <w:color w:val="000000" w:themeColor="text1"/>
          <w:szCs w:val="24"/>
        </w:rPr>
        <w:t xml:space="preserve"> 61%</w:t>
      </w:r>
      <w:r w:rsidR="00ED4F43" w:rsidRPr="00290857">
        <w:rPr>
          <w:rFonts w:cs="Arial"/>
          <w:color w:val="000000" w:themeColor="text1"/>
          <w:szCs w:val="24"/>
        </w:rPr>
        <w:t xml:space="preserve"> -</w:t>
      </w:r>
      <w:r w:rsidR="006B2790" w:rsidRPr="00290857">
        <w:rPr>
          <w:rFonts w:cs="Arial"/>
          <w:color w:val="000000" w:themeColor="text1"/>
          <w:szCs w:val="24"/>
        </w:rPr>
        <w:t xml:space="preserve"> </w:t>
      </w:r>
      <w:r w:rsidR="00ED4F43" w:rsidRPr="00290857">
        <w:rPr>
          <w:rFonts w:cs="Arial"/>
          <w:color w:val="000000" w:themeColor="text1"/>
          <w:szCs w:val="24"/>
        </w:rPr>
        <w:t>65</w:t>
      </w:r>
      <w:r w:rsidR="006E2495" w:rsidRPr="00290857">
        <w:rPr>
          <w:rFonts w:cs="Arial"/>
          <w:color w:val="000000" w:themeColor="text1"/>
          <w:szCs w:val="24"/>
        </w:rPr>
        <w:t>.4%</w:t>
      </w:r>
      <w:r w:rsidR="00317530" w:rsidRPr="00290857">
        <w:rPr>
          <w:rFonts w:cs="Arial"/>
          <w:color w:val="000000" w:themeColor="text1"/>
          <w:szCs w:val="24"/>
        </w:rPr>
        <w:t xml:space="preserve"> </w:t>
      </w:r>
      <w:r w:rsidR="005214FF" w:rsidRPr="00290857">
        <w:rPr>
          <w:rFonts w:cs="Arial"/>
          <w:color w:val="000000" w:themeColor="text1"/>
          <w:szCs w:val="24"/>
        </w:rPr>
        <w:t xml:space="preserve">and </w:t>
      </w:r>
      <w:r w:rsidR="00D64244">
        <w:rPr>
          <w:rFonts w:cs="Arial"/>
          <w:color w:val="000000" w:themeColor="text1"/>
          <w:szCs w:val="24"/>
        </w:rPr>
        <w:t xml:space="preserve">the </w:t>
      </w:r>
      <w:r w:rsidR="005214FF" w:rsidRPr="00290857">
        <w:rPr>
          <w:rFonts w:cs="Arial"/>
          <w:color w:val="000000" w:themeColor="text1"/>
          <w:szCs w:val="24"/>
        </w:rPr>
        <w:t>ho</w:t>
      </w:r>
      <w:r w:rsidR="00D64244">
        <w:rPr>
          <w:rFonts w:cs="Arial"/>
          <w:color w:val="000000" w:themeColor="text1"/>
          <w:szCs w:val="24"/>
        </w:rPr>
        <w:t>l</w:t>
      </w:r>
      <w:r w:rsidR="005214FF" w:rsidRPr="00290857">
        <w:rPr>
          <w:rFonts w:cs="Arial"/>
          <w:color w:val="000000" w:themeColor="text1"/>
          <w:szCs w:val="24"/>
        </w:rPr>
        <w:t xml:space="preserve">ding adaptive </w:t>
      </w:r>
      <w:r w:rsidR="00B00631" w:rsidRPr="00290857">
        <w:rPr>
          <w:rFonts w:cs="Arial"/>
          <w:color w:val="000000" w:themeColor="text1"/>
          <w:szCs w:val="24"/>
        </w:rPr>
        <w:t>tree</w:t>
      </w:r>
      <w:r w:rsidR="00204887" w:rsidRPr="00290857">
        <w:rPr>
          <w:rFonts w:cs="Arial"/>
          <w:color w:val="000000" w:themeColor="text1"/>
          <w:szCs w:val="24"/>
        </w:rPr>
        <w:t xml:space="preserve"> </w:t>
      </w:r>
      <w:r w:rsidR="00D64244">
        <w:rPr>
          <w:rFonts w:cs="Arial"/>
          <w:color w:val="000000" w:themeColor="text1"/>
          <w:szCs w:val="24"/>
        </w:rPr>
        <w:t xml:space="preserve">was </w:t>
      </w:r>
      <w:r w:rsidR="009A6E6D" w:rsidRPr="00290857">
        <w:rPr>
          <w:rFonts w:cs="Arial"/>
          <w:color w:val="000000" w:themeColor="text1"/>
          <w:szCs w:val="24"/>
        </w:rPr>
        <w:t>62%-66.7%</w:t>
      </w:r>
      <w:r w:rsidR="000D5765" w:rsidRPr="00290857">
        <w:rPr>
          <w:rFonts w:cs="Arial"/>
          <w:color w:val="000000" w:themeColor="text1"/>
          <w:szCs w:val="24"/>
        </w:rPr>
        <w:t>.</w:t>
      </w:r>
    </w:p>
    <w:p w14:paraId="27ADAA38" w14:textId="1BD0A11B" w:rsidR="00E80154" w:rsidRPr="00290857" w:rsidRDefault="00E80154" w:rsidP="00E80154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t>Streaming data can be process</w:t>
      </w:r>
      <w:r w:rsidR="00D64244">
        <w:rPr>
          <w:rFonts w:cs="Arial"/>
          <w:color w:val="000000" w:themeColor="text1"/>
          <w:szCs w:val="24"/>
        </w:rPr>
        <w:t>ed</w:t>
      </w:r>
      <w:r w:rsidRPr="00290857">
        <w:rPr>
          <w:rFonts w:cs="Arial"/>
          <w:color w:val="000000" w:themeColor="text1"/>
          <w:szCs w:val="24"/>
        </w:rPr>
        <w:t xml:space="preserve"> faster with ho</w:t>
      </w:r>
      <w:r w:rsidR="00D64244">
        <w:rPr>
          <w:rFonts w:cs="Arial"/>
          <w:color w:val="000000" w:themeColor="text1"/>
          <w:szCs w:val="24"/>
        </w:rPr>
        <w:t>l</w:t>
      </w:r>
      <w:r w:rsidRPr="00290857">
        <w:rPr>
          <w:rFonts w:cs="Arial"/>
          <w:color w:val="000000" w:themeColor="text1"/>
          <w:szCs w:val="24"/>
        </w:rPr>
        <w:t xml:space="preserve">ding tree but </w:t>
      </w:r>
      <w:r w:rsidR="00C52244" w:rsidRPr="00290857">
        <w:rPr>
          <w:rFonts w:cs="Arial"/>
          <w:color w:val="000000" w:themeColor="text1"/>
          <w:szCs w:val="24"/>
        </w:rPr>
        <w:t>Adaptative</w:t>
      </w:r>
      <w:r w:rsidRPr="00290857">
        <w:rPr>
          <w:rFonts w:cs="Arial"/>
          <w:color w:val="000000" w:themeColor="text1"/>
          <w:szCs w:val="24"/>
        </w:rPr>
        <w:t xml:space="preserve"> </w:t>
      </w:r>
      <w:r w:rsidR="008319A6" w:rsidRPr="00290857">
        <w:rPr>
          <w:rFonts w:cs="Arial"/>
          <w:color w:val="000000" w:themeColor="text1"/>
          <w:szCs w:val="24"/>
        </w:rPr>
        <w:t>random</w:t>
      </w:r>
      <w:r w:rsidRPr="00290857">
        <w:rPr>
          <w:rFonts w:cs="Arial"/>
          <w:color w:val="000000" w:themeColor="text1"/>
          <w:szCs w:val="24"/>
        </w:rPr>
        <w:t xml:space="preserve"> forest can produce a better </w:t>
      </w:r>
      <w:r w:rsidR="00C52244" w:rsidRPr="00290857">
        <w:rPr>
          <w:rFonts w:cs="Arial"/>
          <w:color w:val="000000" w:themeColor="text1"/>
          <w:szCs w:val="24"/>
        </w:rPr>
        <w:t>accuracy</w:t>
      </w:r>
      <w:r w:rsidRPr="00290857">
        <w:rPr>
          <w:rFonts w:cs="Arial"/>
          <w:color w:val="000000" w:themeColor="text1"/>
          <w:szCs w:val="24"/>
        </w:rPr>
        <w:t xml:space="preserve"> at any point because the learning curve is the shortest</w:t>
      </w:r>
    </w:p>
    <w:p w14:paraId="49AD0DBC" w14:textId="77777777" w:rsidR="00004C8F" w:rsidRPr="00290857" w:rsidRDefault="00004C8F" w:rsidP="006253AE">
      <w:pPr>
        <w:rPr>
          <w:rFonts w:cs="Arial"/>
          <w:color w:val="000000" w:themeColor="text1"/>
          <w:szCs w:val="24"/>
        </w:rPr>
      </w:pPr>
    </w:p>
    <w:p w14:paraId="7CEB8E86" w14:textId="2F749BD5" w:rsidR="00CF0D93" w:rsidRPr="00290857" w:rsidRDefault="00CF0D93" w:rsidP="006253AE">
      <w:pPr>
        <w:rPr>
          <w:rFonts w:cs="Arial"/>
          <w:color w:val="000000" w:themeColor="text1"/>
          <w:szCs w:val="24"/>
        </w:rPr>
      </w:pPr>
    </w:p>
    <w:p w14:paraId="40D57D7A" w14:textId="593B980C" w:rsidR="009108F1" w:rsidRPr="00290857" w:rsidRDefault="009108F1" w:rsidP="006253AE">
      <w:pPr>
        <w:rPr>
          <w:rFonts w:cs="Arial"/>
          <w:color w:val="000000" w:themeColor="text1"/>
          <w:szCs w:val="24"/>
        </w:rPr>
      </w:pPr>
    </w:p>
    <w:p w14:paraId="06422DE1" w14:textId="77777777" w:rsidR="00046843" w:rsidRPr="00290857" w:rsidRDefault="00046843" w:rsidP="006253AE">
      <w:pPr>
        <w:rPr>
          <w:rFonts w:cs="Arial"/>
          <w:color w:val="000000" w:themeColor="text1"/>
          <w:szCs w:val="24"/>
        </w:rPr>
      </w:pPr>
    </w:p>
    <w:p w14:paraId="52D69068" w14:textId="0A8F18E5" w:rsidR="00FA6629" w:rsidRDefault="00231F26" w:rsidP="00231F26">
      <w:pPr>
        <w:pStyle w:val="Heading1"/>
      </w:pPr>
      <w:r>
        <w:lastRenderedPageBreak/>
        <w:t>References</w:t>
      </w:r>
    </w:p>
    <w:p w14:paraId="2EBAC1EA" w14:textId="77777777" w:rsidR="00231F26" w:rsidRPr="00231F26" w:rsidRDefault="00231F26" w:rsidP="00231F26"/>
    <w:p w14:paraId="0817C383" w14:textId="77777777" w:rsidR="007A73CE" w:rsidRPr="00290857" w:rsidRDefault="00FA6629" w:rsidP="007A73CE">
      <w:pPr>
        <w:pStyle w:val="EndNoteBibliography"/>
        <w:ind w:left="720" w:hanging="720"/>
        <w:rPr>
          <w:rFonts w:ascii="Arial" w:hAnsi="Arial" w:cs="Arial"/>
          <w:color w:val="000000" w:themeColor="text1"/>
          <w:szCs w:val="24"/>
        </w:rPr>
      </w:pPr>
      <w:r w:rsidRPr="00290857">
        <w:rPr>
          <w:rFonts w:ascii="Arial" w:hAnsi="Arial" w:cs="Arial"/>
          <w:color w:val="000000" w:themeColor="text1"/>
          <w:szCs w:val="24"/>
        </w:rPr>
        <w:fldChar w:fldCharType="begin"/>
      </w:r>
      <w:r w:rsidRPr="00D64244">
        <w:rPr>
          <w:rFonts w:ascii="Arial" w:hAnsi="Arial" w:cs="Arial"/>
          <w:color w:val="000000" w:themeColor="text1"/>
          <w:szCs w:val="24"/>
          <w:lang w:val="fi-FI"/>
        </w:rPr>
        <w:instrText xml:space="preserve"> ADDIN EN.REFLIST </w:instrText>
      </w:r>
      <w:r w:rsidRPr="00290857">
        <w:rPr>
          <w:rFonts w:ascii="Arial" w:hAnsi="Arial" w:cs="Arial"/>
          <w:color w:val="000000" w:themeColor="text1"/>
          <w:szCs w:val="24"/>
        </w:rPr>
        <w:fldChar w:fldCharType="separate"/>
      </w:r>
      <w:r w:rsidR="007A73CE" w:rsidRPr="00D64244">
        <w:rPr>
          <w:rFonts w:ascii="Arial" w:hAnsi="Arial" w:cs="Arial"/>
          <w:color w:val="000000" w:themeColor="text1"/>
          <w:szCs w:val="24"/>
          <w:lang w:val="fi-FI"/>
        </w:rPr>
        <w:t xml:space="preserve">Alkazaz, A., &amp; Saado Kharouki, M. (2020). </w:t>
      </w:r>
      <w:r w:rsidR="007A73CE" w:rsidRPr="00290857">
        <w:rPr>
          <w:rFonts w:ascii="Arial" w:hAnsi="Arial" w:cs="Arial"/>
          <w:color w:val="000000" w:themeColor="text1"/>
          <w:szCs w:val="24"/>
        </w:rPr>
        <w:t xml:space="preserve">Evaluation of Adaptive random forest algorithm for classification of evolving data stream. </w:t>
      </w:r>
    </w:p>
    <w:p w14:paraId="231CF018" w14:textId="77777777" w:rsidR="007A73CE" w:rsidRPr="00290857" w:rsidRDefault="007A73CE" w:rsidP="007A73CE">
      <w:pPr>
        <w:pStyle w:val="EndNoteBibliography"/>
        <w:spacing w:after="0"/>
        <w:rPr>
          <w:rFonts w:ascii="Arial" w:hAnsi="Arial" w:cs="Arial"/>
          <w:color w:val="000000" w:themeColor="text1"/>
          <w:szCs w:val="24"/>
        </w:rPr>
      </w:pPr>
    </w:p>
    <w:p w14:paraId="11B66C1D" w14:textId="6DE9D7DF" w:rsidR="007A73CE" w:rsidRPr="00290857" w:rsidRDefault="007A73CE" w:rsidP="007A73CE">
      <w:pPr>
        <w:pStyle w:val="EndNoteBibliography"/>
        <w:ind w:left="720" w:hanging="720"/>
        <w:rPr>
          <w:rFonts w:ascii="Arial" w:hAnsi="Arial" w:cs="Arial"/>
          <w:color w:val="000000" w:themeColor="text1"/>
          <w:szCs w:val="24"/>
        </w:rPr>
      </w:pPr>
      <w:r w:rsidRPr="00290857">
        <w:rPr>
          <w:rFonts w:ascii="Arial" w:hAnsi="Arial" w:cs="Arial"/>
          <w:color w:val="000000" w:themeColor="text1"/>
          <w:szCs w:val="24"/>
        </w:rPr>
        <w:t xml:space="preserve">Bifet, A., Gavaldà, R., Holmes, G., &amp; Pfahringer, B. (2018). </w:t>
      </w:r>
      <w:r w:rsidRPr="00290857">
        <w:rPr>
          <w:rFonts w:ascii="Arial" w:hAnsi="Arial" w:cs="Arial"/>
          <w:i/>
          <w:color w:val="000000" w:themeColor="text1"/>
          <w:szCs w:val="24"/>
        </w:rPr>
        <w:t>Machine learning for data streams: with practical examples in MOA</w:t>
      </w:r>
      <w:r w:rsidRPr="00290857">
        <w:rPr>
          <w:rFonts w:ascii="Arial" w:hAnsi="Arial" w:cs="Arial"/>
          <w:color w:val="000000" w:themeColor="text1"/>
          <w:szCs w:val="24"/>
        </w:rPr>
        <w:t xml:space="preserve">. MIT </w:t>
      </w:r>
      <w:r w:rsidR="00D64244">
        <w:rPr>
          <w:rFonts w:ascii="Arial" w:hAnsi="Arial" w:cs="Arial"/>
          <w:color w:val="000000" w:themeColor="text1"/>
          <w:szCs w:val="24"/>
        </w:rPr>
        <w:t>P</w:t>
      </w:r>
      <w:r w:rsidRPr="00290857">
        <w:rPr>
          <w:rFonts w:ascii="Arial" w:hAnsi="Arial" w:cs="Arial"/>
          <w:color w:val="000000" w:themeColor="text1"/>
          <w:szCs w:val="24"/>
        </w:rPr>
        <w:t xml:space="preserve">ress. </w:t>
      </w:r>
    </w:p>
    <w:p w14:paraId="221D0B57" w14:textId="77777777" w:rsidR="007A73CE" w:rsidRPr="00290857" w:rsidRDefault="007A73CE" w:rsidP="007A73CE">
      <w:pPr>
        <w:pStyle w:val="EndNoteBibliography"/>
        <w:spacing w:after="0"/>
        <w:rPr>
          <w:rFonts w:ascii="Arial" w:hAnsi="Arial" w:cs="Arial"/>
          <w:color w:val="000000" w:themeColor="text1"/>
          <w:szCs w:val="24"/>
        </w:rPr>
      </w:pPr>
    </w:p>
    <w:p w14:paraId="39076DE4" w14:textId="77777777" w:rsidR="007A73CE" w:rsidRPr="00290857" w:rsidRDefault="007A73CE" w:rsidP="007A73CE">
      <w:pPr>
        <w:pStyle w:val="EndNoteBibliography"/>
        <w:ind w:left="720" w:hanging="720"/>
        <w:rPr>
          <w:rFonts w:ascii="Arial" w:hAnsi="Arial" w:cs="Arial"/>
          <w:color w:val="000000" w:themeColor="text1"/>
          <w:szCs w:val="24"/>
        </w:rPr>
      </w:pPr>
      <w:r w:rsidRPr="00290857">
        <w:rPr>
          <w:rFonts w:ascii="Arial" w:hAnsi="Arial" w:cs="Arial"/>
          <w:color w:val="000000" w:themeColor="text1"/>
          <w:szCs w:val="24"/>
        </w:rPr>
        <w:t xml:space="preserve">Bifet, A., Holmes, G., &amp; Pfahringer, B. (2010). Leveraging bagging for evolving data streams. </w:t>
      </w:r>
      <w:r w:rsidRPr="00290857">
        <w:rPr>
          <w:rFonts w:ascii="Arial" w:hAnsi="Arial" w:cs="Arial"/>
          <w:i/>
          <w:color w:val="000000" w:themeColor="text1"/>
          <w:szCs w:val="24"/>
        </w:rPr>
        <w:t>Joint European conference on machine learning and knowledge discovery in databases</w:t>
      </w:r>
      <w:r w:rsidRPr="00290857">
        <w:rPr>
          <w:rFonts w:ascii="Arial" w:hAnsi="Arial" w:cs="Arial"/>
          <w:color w:val="000000" w:themeColor="text1"/>
          <w:szCs w:val="24"/>
        </w:rPr>
        <w:t xml:space="preserve"> (pp. 135-150). Springer. </w:t>
      </w:r>
    </w:p>
    <w:p w14:paraId="08F5B3C2" w14:textId="77777777" w:rsidR="007A73CE" w:rsidRPr="00290857" w:rsidRDefault="007A73CE" w:rsidP="007A73CE">
      <w:pPr>
        <w:pStyle w:val="EndNoteBibliography"/>
        <w:spacing w:after="0"/>
        <w:rPr>
          <w:rFonts w:ascii="Arial" w:hAnsi="Arial" w:cs="Arial"/>
          <w:color w:val="000000" w:themeColor="text1"/>
          <w:szCs w:val="24"/>
        </w:rPr>
      </w:pPr>
    </w:p>
    <w:p w14:paraId="7467DFFA" w14:textId="77777777" w:rsidR="007A73CE" w:rsidRPr="00290857" w:rsidRDefault="007A73CE" w:rsidP="007A73CE">
      <w:pPr>
        <w:pStyle w:val="EndNoteBibliography"/>
        <w:ind w:left="720" w:hanging="720"/>
        <w:rPr>
          <w:rFonts w:ascii="Arial" w:hAnsi="Arial" w:cs="Arial"/>
          <w:color w:val="000000" w:themeColor="text1"/>
          <w:szCs w:val="24"/>
        </w:rPr>
      </w:pPr>
      <w:r w:rsidRPr="00290857">
        <w:rPr>
          <w:rFonts w:ascii="Arial" w:hAnsi="Arial" w:cs="Arial"/>
          <w:color w:val="000000" w:themeColor="text1"/>
          <w:szCs w:val="24"/>
        </w:rPr>
        <w:t xml:space="preserve">Gomes, H. M., Bifet, A., Read, J., Barddal, J. P., Enembreck, F., Pfharinger, B., Holmes, G., &amp; Abdessalem, T. (2017). Adaptive random forests for evolving data stream classification. </w:t>
      </w:r>
      <w:r w:rsidRPr="00290857">
        <w:rPr>
          <w:rFonts w:ascii="Arial" w:hAnsi="Arial" w:cs="Arial"/>
          <w:i/>
          <w:color w:val="000000" w:themeColor="text1"/>
          <w:szCs w:val="24"/>
        </w:rPr>
        <w:t>Machine Learning, 106</w:t>
      </w:r>
      <w:r w:rsidRPr="00290857">
        <w:rPr>
          <w:rFonts w:ascii="Arial" w:hAnsi="Arial" w:cs="Arial"/>
          <w:color w:val="000000" w:themeColor="text1"/>
          <w:szCs w:val="24"/>
        </w:rPr>
        <w:t xml:space="preserve">(9), 1469-1495. </w:t>
      </w:r>
    </w:p>
    <w:p w14:paraId="6C4757A7" w14:textId="77777777" w:rsidR="007A73CE" w:rsidRPr="00290857" w:rsidRDefault="007A73CE" w:rsidP="007A73CE">
      <w:pPr>
        <w:pStyle w:val="EndNoteBibliography"/>
        <w:rPr>
          <w:rFonts w:ascii="Arial" w:hAnsi="Arial" w:cs="Arial"/>
          <w:color w:val="000000" w:themeColor="text1"/>
          <w:szCs w:val="24"/>
        </w:rPr>
      </w:pPr>
    </w:p>
    <w:p w14:paraId="5E44DF52" w14:textId="4BDE89D8" w:rsidR="009108F1" w:rsidRPr="00290857" w:rsidRDefault="00FA6629" w:rsidP="006253AE">
      <w:pPr>
        <w:rPr>
          <w:rFonts w:cs="Arial"/>
          <w:color w:val="000000" w:themeColor="text1"/>
          <w:szCs w:val="24"/>
        </w:rPr>
      </w:pPr>
      <w:r w:rsidRPr="00290857">
        <w:rPr>
          <w:rFonts w:cs="Arial"/>
          <w:color w:val="000000" w:themeColor="text1"/>
          <w:szCs w:val="24"/>
        </w:rPr>
        <w:fldChar w:fldCharType="end"/>
      </w:r>
    </w:p>
    <w:sectPr w:rsidR="009108F1" w:rsidRPr="00290857" w:rsidSect="00275777">
      <w:footerReference w:type="default" r:id="rId14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25A785" w14:textId="77777777" w:rsidR="009E1FD7" w:rsidRDefault="009E1FD7" w:rsidP="00327D02">
      <w:pPr>
        <w:spacing w:before="0" w:after="0"/>
      </w:pPr>
      <w:r>
        <w:separator/>
      </w:r>
    </w:p>
  </w:endnote>
  <w:endnote w:type="continuationSeparator" w:id="0">
    <w:p w14:paraId="2607C5E0" w14:textId="77777777" w:rsidR="009E1FD7" w:rsidRDefault="009E1FD7" w:rsidP="00327D02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badi">
    <w:charset w:val="00"/>
    <w:family w:val="swiss"/>
    <w:pitch w:val="variable"/>
    <w:sig w:usb0="8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9EA8DF" w14:textId="1884EAAE" w:rsidR="0055042F" w:rsidRDefault="0070660E">
    <w:pPr>
      <w:pStyle w:val="Footer"/>
      <w:jc w:val="right"/>
    </w:pPr>
    <w:r>
      <w:t xml:space="preserve"> Johan Sebastian Ramirez Vallejo 11</w:t>
    </w:r>
    <w:r w:rsidR="00275777">
      <w:t xml:space="preserve">736865 </w:t>
    </w:r>
    <w:r w:rsidR="00275777">
      <w:tab/>
    </w:r>
    <w:sdt>
      <w:sdtPr>
        <w:id w:val="1035695738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 w:rsidR="0055042F">
          <w:fldChar w:fldCharType="begin"/>
        </w:r>
        <w:r w:rsidR="0055042F">
          <w:instrText xml:space="preserve"> PAGE   \* MERGEFORMAT </w:instrText>
        </w:r>
        <w:r w:rsidR="0055042F">
          <w:fldChar w:fldCharType="separate"/>
        </w:r>
        <w:r w:rsidR="0055042F">
          <w:rPr>
            <w:noProof/>
          </w:rPr>
          <w:t>2</w:t>
        </w:r>
        <w:r w:rsidR="0055042F">
          <w:rPr>
            <w:noProof/>
          </w:rPr>
          <w:fldChar w:fldCharType="end"/>
        </w:r>
      </w:sdtContent>
    </w:sdt>
  </w:p>
  <w:p w14:paraId="4B3DB552" w14:textId="77777777" w:rsidR="0055042F" w:rsidRDefault="0055042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C40348" w14:textId="77777777" w:rsidR="009E1FD7" w:rsidRDefault="009E1FD7" w:rsidP="00327D02">
      <w:pPr>
        <w:spacing w:before="0" w:after="0"/>
      </w:pPr>
      <w:r>
        <w:separator/>
      </w:r>
    </w:p>
  </w:footnote>
  <w:footnote w:type="continuationSeparator" w:id="0">
    <w:p w14:paraId="330A6677" w14:textId="77777777" w:rsidR="009E1FD7" w:rsidRDefault="009E1FD7" w:rsidP="00327D02"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5D3889"/>
    <w:multiLevelType w:val="hybridMultilevel"/>
    <w:tmpl w:val="62B63E8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9A5F24"/>
    <w:multiLevelType w:val="hybridMultilevel"/>
    <w:tmpl w:val="524C97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767535"/>
    <w:multiLevelType w:val="hybridMultilevel"/>
    <w:tmpl w:val="A9E2B788"/>
    <w:lvl w:ilvl="0" w:tplc="9B28D954">
      <w:start w:val="346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77215D"/>
    <w:multiLevelType w:val="multilevel"/>
    <w:tmpl w:val="32C6659A"/>
    <w:lvl w:ilvl="0">
      <w:start w:val="8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10135108"/>
    <w:multiLevelType w:val="hybridMultilevel"/>
    <w:tmpl w:val="8A8EE59C"/>
    <w:lvl w:ilvl="0" w:tplc="179067E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D55EED"/>
    <w:multiLevelType w:val="multilevel"/>
    <w:tmpl w:val="8BAE322C"/>
    <w:styleLink w:val="Style1"/>
    <w:lvl w:ilvl="0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0" w:hanging="360"/>
      </w:pPr>
      <w:rPr>
        <w:rFonts w:hint="default"/>
      </w:rPr>
    </w:lvl>
    <w:lvl w:ilvl="2">
      <w:start w:val="1"/>
      <w:numFmt w:val="decimal"/>
      <w:lvlText w:val="%1.%2.%3"/>
      <w:lvlJc w:val="right"/>
      <w:pPr>
        <w:ind w:left="4320" w:hanging="1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824" w:hanging="1368"/>
      </w:pPr>
      <w:rPr>
        <w:rFonts w:ascii="Abadi" w:hAnsi="Abadi" w:hint="default"/>
      </w:rPr>
    </w:lvl>
    <w:lvl w:ilvl="4">
      <w:start w:val="1"/>
      <w:numFmt w:val="lowerLetter"/>
      <w:lvlText w:val="%5."/>
      <w:lvlJc w:val="left"/>
      <w:pPr>
        <w:ind w:left="57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64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72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79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8640" w:hanging="180"/>
      </w:pPr>
      <w:rPr>
        <w:rFonts w:hint="default"/>
      </w:rPr>
    </w:lvl>
  </w:abstractNum>
  <w:abstractNum w:abstractNumId="6" w15:restartNumberingAfterBreak="0">
    <w:nsid w:val="1F332315"/>
    <w:multiLevelType w:val="hybridMultilevel"/>
    <w:tmpl w:val="068432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F2792B"/>
    <w:multiLevelType w:val="multilevel"/>
    <w:tmpl w:val="A46A10C0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8" w15:restartNumberingAfterBreak="0">
    <w:nsid w:val="2C305C84"/>
    <w:multiLevelType w:val="hybridMultilevel"/>
    <w:tmpl w:val="11007E1A"/>
    <w:lvl w:ilvl="0" w:tplc="9B28D954">
      <w:start w:val="346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36896046"/>
    <w:multiLevelType w:val="hybridMultilevel"/>
    <w:tmpl w:val="312A6B94"/>
    <w:lvl w:ilvl="0" w:tplc="E3B63CB4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EC62CE"/>
    <w:multiLevelType w:val="hybridMultilevel"/>
    <w:tmpl w:val="20ACC7E8"/>
    <w:lvl w:ilvl="0" w:tplc="E3B63CB4">
      <w:start w:val="3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42515349"/>
    <w:multiLevelType w:val="multilevel"/>
    <w:tmpl w:val="DF8EDE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BDE5775"/>
    <w:multiLevelType w:val="hybridMultilevel"/>
    <w:tmpl w:val="CC34A2FA"/>
    <w:lvl w:ilvl="0" w:tplc="EA2AEAD4">
      <w:start w:val="34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5126502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83E073A"/>
    <w:multiLevelType w:val="hybridMultilevel"/>
    <w:tmpl w:val="EE70F1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910AC9"/>
    <w:multiLevelType w:val="hybridMultilevel"/>
    <w:tmpl w:val="7750CF74"/>
    <w:lvl w:ilvl="0" w:tplc="81FC3AE2">
      <w:start w:val="1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FD41891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61B22DF4"/>
    <w:multiLevelType w:val="hybridMultilevel"/>
    <w:tmpl w:val="27CE5A7A"/>
    <w:lvl w:ilvl="0" w:tplc="81FC3AE2">
      <w:start w:val="1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51F2FA3"/>
    <w:multiLevelType w:val="multilevel"/>
    <w:tmpl w:val="968E31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67642493"/>
    <w:multiLevelType w:val="multilevel"/>
    <w:tmpl w:val="AA24C6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68652B63"/>
    <w:multiLevelType w:val="hybridMultilevel"/>
    <w:tmpl w:val="5832C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8902B22"/>
    <w:multiLevelType w:val="hybridMultilevel"/>
    <w:tmpl w:val="B5FAC52C"/>
    <w:lvl w:ilvl="0" w:tplc="81FC3AE2">
      <w:start w:val="1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8D045C8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6A2E3457"/>
    <w:multiLevelType w:val="multilevel"/>
    <w:tmpl w:val="5CE2B7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 w15:restartNumberingAfterBreak="0">
    <w:nsid w:val="70373015"/>
    <w:multiLevelType w:val="hybridMultilevel"/>
    <w:tmpl w:val="62B8B8E2"/>
    <w:lvl w:ilvl="0" w:tplc="EA2AEAD4">
      <w:start w:val="346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7717F15"/>
    <w:multiLevelType w:val="hybridMultilevel"/>
    <w:tmpl w:val="20EC7FC4"/>
    <w:lvl w:ilvl="0" w:tplc="D38AFE22">
      <w:start w:val="4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91C67BC"/>
    <w:multiLevelType w:val="hybridMultilevel"/>
    <w:tmpl w:val="C6867682"/>
    <w:lvl w:ilvl="0" w:tplc="EA2AEAD4">
      <w:start w:val="346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7C121994"/>
    <w:multiLevelType w:val="hybridMultilevel"/>
    <w:tmpl w:val="0164A3B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E13767B"/>
    <w:multiLevelType w:val="hybridMultilevel"/>
    <w:tmpl w:val="18D63C7E"/>
    <w:lvl w:ilvl="0" w:tplc="81FC3AE2">
      <w:start w:val="1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5"/>
  </w:num>
  <w:num w:numId="3">
    <w:abstractNumId w:val="5"/>
  </w:num>
  <w:num w:numId="4">
    <w:abstractNumId w:val="5"/>
  </w:num>
  <w:num w:numId="5">
    <w:abstractNumId w:val="5"/>
  </w:num>
  <w:num w:numId="6">
    <w:abstractNumId w:val="10"/>
  </w:num>
  <w:num w:numId="7">
    <w:abstractNumId w:val="5"/>
  </w:num>
  <w:num w:numId="8">
    <w:abstractNumId w:val="5"/>
  </w:num>
  <w:num w:numId="9">
    <w:abstractNumId w:val="9"/>
  </w:num>
  <w:num w:numId="10">
    <w:abstractNumId w:val="27"/>
  </w:num>
  <w:num w:numId="11">
    <w:abstractNumId w:val="11"/>
  </w:num>
  <w:num w:numId="1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5"/>
  </w:num>
  <w:num w:numId="14">
    <w:abstractNumId w:val="3"/>
  </w:num>
  <w:num w:numId="15">
    <w:abstractNumId w:val="15"/>
  </w:num>
  <w:num w:numId="16">
    <w:abstractNumId w:val="16"/>
  </w:num>
  <w:num w:numId="17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22"/>
  </w:num>
  <w:num w:numId="19">
    <w:abstractNumId w:val="13"/>
  </w:num>
  <w:num w:numId="20">
    <w:abstractNumId w:val="7"/>
  </w:num>
  <w:num w:numId="21">
    <w:abstractNumId w:val="24"/>
  </w:num>
  <w:num w:numId="22">
    <w:abstractNumId w:val="8"/>
  </w:num>
  <w:num w:numId="23">
    <w:abstractNumId w:val="2"/>
  </w:num>
  <w:num w:numId="24">
    <w:abstractNumId w:val="12"/>
  </w:num>
  <w:num w:numId="25">
    <w:abstractNumId w:val="26"/>
  </w:num>
  <w:num w:numId="26">
    <w:abstractNumId w:val="28"/>
  </w:num>
  <w:num w:numId="27">
    <w:abstractNumId w:val="17"/>
  </w:num>
  <w:num w:numId="28">
    <w:abstractNumId w:val="21"/>
  </w:num>
  <w:num w:numId="29">
    <w:abstractNumId w:val="19"/>
  </w:num>
  <w:num w:numId="30">
    <w:abstractNumId w:val="23"/>
  </w:num>
  <w:num w:numId="31">
    <w:abstractNumId w:val="18"/>
  </w:num>
  <w:num w:numId="32">
    <w:abstractNumId w:val="0"/>
  </w:num>
  <w:num w:numId="33">
    <w:abstractNumId w:val="1"/>
  </w:num>
  <w:num w:numId="34">
    <w:abstractNumId w:val="14"/>
  </w:num>
  <w:num w:numId="35">
    <w:abstractNumId w:val="20"/>
  </w:num>
  <w:num w:numId="36">
    <w:abstractNumId w:val="6"/>
  </w:num>
  <w:num w:numId="3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LE0NjU1NDWxtDQxMTRU0lEKTi0uzszPAykwqgUA/Iqy8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-7th-CS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xx0wrsa9fppfesaftxeta5fvrxs2zzwxtw&quot;&gt;My EndNote Library Sebas&lt;record-ids&gt;&lt;item&gt;1429&lt;/item&gt;&lt;item&gt;1430&lt;/item&gt;&lt;item&gt;1431&lt;/item&gt;&lt;item&gt;1432&lt;/item&gt;&lt;/record-ids&gt;&lt;/item&gt;&lt;/Libraries&gt;"/>
  </w:docVars>
  <w:rsids>
    <w:rsidRoot w:val="00C92A73"/>
    <w:rsid w:val="000007DC"/>
    <w:rsid w:val="00000FFF"/>
    <w:rsid w:val="000014F4"/>
    <w:rsid w:val="00001A17"/>
    <w:rsid w:val="00002039"/>
    <w:rsid w:val="0000335D"/>
    <w:rsid w:val="00003F2E"/>
    <w:rsid w:val="00004C8F"/>
    <w:rsid w:val="00006AC1"/>
    <w:rsid w:val="0001193D"/>
    <w:rsid w:val="0001303B"/>
    <w:rsid w:val="00013175"/>
    <w:rsid w:val="00013CED"/>
    <w:rsid w:val="00015045"/>
    <w:rsid w:val="00015068"/>
    <w:rsid w:val="00015376"/>
    <w:rsid w:val="00015ADE"/>
    <w:rsid w:val="00016035"/>
    <w:rsid w:val="00016330"/>
    <w:rsid w:val="00016D86"/>
    <w:rsid w:val="00016F47"/>
    <w:rsid w:val="00020E09"/>
    <w:rsid w:val="0002142F"/>
    <w:rsid w:val="000215B6"/>
    <w:rsid w:val="000219FC"/>
    <w:rsid w:val="00023617"/>
    <w:rsid w:val="0002452E"/>
    <w:rsid w:val="00025537"/>
    <w:rsid w:val="000265C6"/>
    <w:rsid w:val="00026C41"/>
    <w:rsid w:val="00026E6B"/>
    <w:rsid w:val="00026EEA"/>
    <w:rsid w:val="0002796E"/>
    <w:rsid w:val="0003020E"/>
    <w:rsid w:val="00030802"/>
    <w:rsid w:val="00032139"/>
    <w:rsid w:val="000322F2"/>
    <w:rsid w:val="00032C39"/>
    <w:rsid w:val="00033507"/>
    <w:rsid w:val="00033FEA"/>
    <w:rsid w:val="00034043"/>
    <w:rsid w:val="00034C5F"/>
    <w:rsid w:val="00034C6A"/>
    <w:rsid w:val="000353A2"/>
    <w:rsid w:val="0003628E"/>
    <w:rsid w:val="00036B64"/>
    <w:rsid w:val="0003789E"/>
    <w:rsid w:val="000403E6"/>
    <w:rsid w:val="0004236C"/>
    <w:rsid w:val="00042B2F"/>
    <w:rsid w:val="000438F0"/>
    <w:rsid w:val="00043CAC"/>
    <w:rsid w:val="000443E3"/>
    <w:rsid w:val="000446B5"/>
    <w:rsid w:val="00044810"/>
    <w:rsid w:val="0004683D"/>
    <w:rsid w:val="00046843"/>
    <w:rsid w:val="00046A71"/>
    <w:rsid w:val="00046F76"/>
    <w:rsid w:val="00047057"/>
    <w:rsid w:val="00047AF1"/>
    <w:rsid w:val="00050E6B"/>
    <w:rsid w:val="00050FAE"/>
    <w:rsid w:val="00051A0F"/>
    <w:rsid w:val="0005221B"/>
    <w:rsid w:val="00052A11"/>
    <w:rsid w:val="0005301D"/>
    <w:rsid w:val="00053235"/>
    <w:rsid w:val="000534BF"/>
    <w:rsid w:val="00053C3A"/>
    <w:rsid w:val="00053CD2"/>
    <w:rsid w:val="00053D35"/>
    <w:rsid w:val="00053EEC"/>
    <w:rsid w:val="000544E1"/>
    <w:rsid w:val="00054B5B"/>
    <w:rsid w:val="0005520B"/>
    <w:rsid w:val="0005591E"/>
    <w:rsid w:val="00056993"/>
    <w:rsid w:val="0005772D"/>
    <w:rsid w:val="00057909"/>
    <w:rsid w:val="00057C94"/>
    <w:rsid w:val="0006041B"/>
    <w:rsid w:val="000605C4"/>
    <w:rsid w:val="000609F7"/>
    <w:rsid w:val="00060B45"/>
    <w:rsid w:val="00060E5F"/>
    <w:rsid w:val="00061B29"/>
    <w:rsid w:val="00062226"/>
    <w:rsid w:val="000625C5"/>
    <w:rsid w:val="0006343E"/>
    <w:rsid w:val="00063476"/>
    <w:rsid w:val="000635BC"/>
    <w:rsid w:val="000638BE"/>
    <w:rsid w:val="00063F8A"/>
    <w:rsid w:val="0006443B"/>
    <w:rsid w:val="0006453C"/>
    <w:rsid w:val="00064900"/>
    <w:rsid w:val="000649AE"/>
    <w:rsid w:val="00065176"/>
    <w:rsid w:val="000651BF"/>
    <w:rsid w:val="000651CF"/>
    <w:rsid w:val="0006568A"/>
    <w:rsid w:val="000661AF"/>
    <w:rsid w:val="00066F1C"/>
    <w:rsid w:val="00067141"/>
    <w:rsid w:val="000671DD"/>
    <w:rsid w:val="000700DD"/>
    <w:rsid w:val="000704EB"/>
    <w:rsid w:val="0007093B"/>
    <w:rsid w:val="00070D04"/>
    <w:rsid w:val="00072673"/>
    <w:rsid w:val="00072A46"/>
    <w:rsid w:val="00072D2A"/>
    <w:rsid w:val="00073120"/>
    <w:rsid w:val="00073CEF"/>
    <w:rsid w:val="00073FB1"/>
    <w:rsid w:val="000748F0"/>
    <w:rsid w:val="00075CD0"/>
    <w:rsid w:val="0007703E"/>
    <w:rsid w:val="00077675"/>
    <w:rsid w:val="00077988"/>
    <w:rsid w:val="00077BD7"/>
    <w:rsid w:val="00077EEA"/>
    <w:rsid w:val="00080E92"/>
    <w:rsid w:val="00080EBE"/>
    <w:rsid w:val="000817C3"/>
    <w:rsid w:val="0008256A"/>
    <w:rsid w:val="00082986"/>
    <w:rsid w:val="00085726"/>
    <w:rsid w:val="00085A93"/>
    <w:rsid w:val="0008769B"/>
    <w:rsid w:val="000879ED"/>
    <w:rsid w:val="00087B34"/>
    <w:rsid w:val="00087D7A"/>
    <w:rsid w:val="00087EF3"/>
    <w:rsid w:val="000900DB"/>
    <w:rsid w:val="00091489"/>
    <w:rsid w:val="00091C3B"/>
    <w:rsid w:val="00091DD8"/>
    <w:rsid w:val="00092394"/>
    <w:rsid w:val="00092B45"/>
    <w:rsid w:val="00093318"/>
    <w:rsid w:val="0009521D"/>
    <w:rsid w:val="000959A7"/>
    <w:rsid w:val="00095E4A"/>
    <w:rsid w:val="00096295"/>
    <w:rsid w:val="000964AD"/>
    <w:rsid w:val="00097376"/>
    <w:rsid w:val="000975CE"/>
    <w:rsid w:val="00097923"/>
    <w:rsid w:val="000A1BBE"/>
    <w:rsid w:val="000A227C"/>
    <w:rsid w:val="000A24A2"/>
    <w:rsid w:val="000A3ADD"/>
    <w:rsid w:val="000A4BBE"/>
    <w:rsid w:val="000A53C3"/>
    <w:rsid w:val="000A622E"/>
    <w:rsid w:val="000A63E5"/>
    <w:rsid w:val="000A65DB"/>
    <w:rsid w:val="000A72E6"/>
    <w:rsid w:val="000B00DB"/>
    <w:rsid w:val="000B192E"/>
    <w:rsid w:val="000B316F"/>
    <w:rsid w:val="000B35B2"/>
    <w:rsid w:val="000B51FF"/>
    <w:rsid w:val="000B57AA"/>
    <w:rsid w:val="000B65AA"/>
    <w:rsid w:val="000B678D"/>
    <w:rsid w:val="000B69D8"/>
    <w:rsid w:val="000B7A12"/>
    <w:rsid w:val="000C00BD"/>
    <w:rsid w:val="000C028C"/>
    <w:rsid w:val="000C0DFF"/>
    <w:rsid w:val="000C160D"/>
    <w:rsid w:val="000C1764"/>
    <w:rsid w:val="000C342A"/>
    <w:rsid w:val="000C532C"/>
    <w:rsid w:val="000C5906"/>
    <w:rsid w:val="000C5DAE"/>
    <w:rsid w:val="000C6C5B"/>
    <w:rsid w:val="000C77A8"/>
    <w:rsid w:val="000C78AA"/>
    <w:rsid w:val="000D05C4"/>
    <w:rsid w:val="000D1AA9"/>
    <w:rsid w:val="000D2756"/>
    <w:rsid w:val="000D3AC9"/>
    <w:rsid w:val="000D3C4D"/>
    <w:rsid w:val="000D4CD9"/>
    <w:rsid w:val="000D53C5"/>
    <w:rsid w:val="000D55DE"/>
    <w:rsid w:val="000D5765"/>
    <w:rsid w:val="000D5956"/>
    <w:rsid w:val="000D622C"/>
    <w:rsid w:val="000D66B9"/>
    <w:rsid w:val="000D6D90"/>
    <w:rsid w:val="000D7672"/>
    <w:rsid w:val="000D7D02"/>
    <w:rsid w:val="000E01AB"/>
    <w:rsid w:val="000E03BE"/>
    <w:rsid w:val="000E1919"/>
    <w:rsid w:val="000E1B14"/>
    <w:rsid w:val="000E20FC"/>
    <w:rsid w:val="000E2672"/>
    <w:rsid w:val="000E3545"/>
    <w:rsid w:val="000E3923"/>
    <w:rsid w:val="000E5BB2"/>
    <w:rsid w:val="000E6129"/>
    <w:rsid w:val="000E63D6"/>
    <w:rsid w:val="000E642C"/>
    <w:rsid w:val="000E6633"/>
    <w:rsid w:val="000E6770"/>
    <w:rsid w:val="000E6898"/>
    <w:rsid w:val="000E712C"/>
    <w:rsid w:val="000E73C7"/>
    <w:rsid w:val="000F0D9F"/>
    <w:rsid w:val="000F2405"/>
    <w:rsid w:val="000F24D8"/>
    <w:rsid w:val="000F380A"/>
    <w:rsid w:val="000F5EC3"/>
    <w:rsid w:val="000F6978"/>
    <w:rsid w:val="000F6D56"/>
    <w:rsid w:val="001001E1"/>
    <w:rsid w:val="00100E04"/>
    <w:rsid w:val="00101043"/>
    <w:rsid w:val="00101128"/>
    <w:rsid w:val="001011F2"/>
    <w:rsid w:val="00101CD3"/>
    <w:rsid w:val="00101F0D"/>
    <w:rsid w:val="00102219"/>
    <w:rsid w:val="001027C0"/>
    <w:rsid w:val="00102F79"/>
    <w:rsid w:val="00103A9B"/>
    <w:rsid w:val="00103E63"/>
    <w:rsid w:val="00103ED9"/>
    <w:rsid w:val="00105E3A"/>
    <w:rsid w:val="00106C47"/>
    <w:rsid w:val="0011052B"/>
    <w:rsid w:val="00111944"/>
    <w:rsid w:val="00112441"/>
    <w:rsid w:val="00112E83"/>
    <w:rsid w:val="001134D3"/>
    <w:rsid w:val="00114308"/>
    <w:rsid w:val="0011523E"/>
    <w:rsid w:val="001152ED"/>
    <w:rsid w:val="00115AB9"/>
    <w:rsid w:val="001170B9"/>
    <w:rsid w:val="001178F5"/>
    <w:rsid w:val="00117F2A"/>
    <w:rsid w:val="00120257"/>
    <w:rsid w:val="001206FD"/>
    <w:rsid w:val="00121429"/>
    <w:rsid w:val="001216F9"/>
    <w:rsid w:val="00121EFC"/>
    <w:rsid w:val="00122461"/>
    <w:rsid w:val="00123BF2"/>
    <w:rsid w:val="00124C9D"/>
    <w:rsid w:val="00124CD6"/>
    <w:rsid w:val="00125027"/>
    <w:rsid w:val="00125348"/>
    <w:rsid w:val="001256AB"/>
    <w:rsid w:val="001257CE"/>
    <w:rsid w:val="00125AC6"/>
    <w:rsid w:val="00125B64"/>
    <w:rsid w:val="00126333"/>
    <w:rsid w:val="00126540"/>
    <w:rsid w:val="00126C6D"/>
    <w:rsid w:val="00127E68"/>
    <w:rsid w:val="00127EBD"/>
    <w:rsid w:val="001310AD"/>
    <w:rsid w:val="00131ED3"/>
    <w:rsid w:val="001320F5"/>
    <w:rsid w:val="00132523"/>
    <w:rsid w:val="00132AB0"/>
    <w:rsid w:val="001351C8"/>
    <w:rsid w:val="001355CC"/>
    <w:rsid w:val="00136E31"/>
    <w:rsid w:val="001419AD"/>
    <w:rsid w:val="00142BB5"/>
    <w:rsid w:val="00143723"/>
    <w:rsid w:val="00143DF6"/>
    <w:rsid w:val="0014431A"/>
    <w:rsid w:val="001446F9"/>
    <w:rsid w:val="00145343"/>
    <w:rsid w:val="001468CB"/>
    <w:rsid w:val="0014694C"/>
    <w:rsid w:val="00146E68"/>
    <w:rsid w:val="00150393"/>
    <w:rsid w:val="00150713"/>
    <w:rsid w:val="00150AF3"/>
    <w:rsid w:val="00151556"/>
    <w:rsid w:val="001517FE"/>
    <w:rsid w:val="001518F1"/>
    <w:rsid w:val="00151F86"/>
    <w:rsid w:val="0015228C"/>
    <w:rsid w:val="001526B5"/>
    <w:rsid w:val="00153C26"/>
    <w:rsid w:val="00154294"/>
    <w:rsid w:val="00155488"/>
    <w:rsid w:val="00156EAA"/>
    <w:rsid w:val="001574DC"/>
    <w:rsid w:val="00157563"/>
    <w:rsid w:val="0015756A"/>
    <w:rsid w:val="00160E7D"/>
    <w:rsid w:val="00161A3A"/>
    <w:rsid w:val="001623CD"/>
    <w:rsid w:val="0016255C"/>
    <w:rsid w:val="001631DA"/>
    <w:rsid w:val="001646B2"/>
    <w:rsid w:val="001646E3"/>
    <w:rsid w:val="001649CC"/>
    <w:rsid w:val="00164F0C"/>
    <w:rsid w:val="00164F40"/>
    <w:rsid w:val="001660E5"/>
    <w:rsid w:val="00166F59"/>
    <w:rsid w:val="001674C2"/>
    <w:rsid w:val="00170099"/>
    <w:rsid w:val="00170A3B"/>
    <w:rsid w:val="001718EB"/>
    <w:rsid w:val="00171D91"/>
    <w:rsid w:val="001737DB"/>
    <w:rsid w:val="001746DA"/>
    <w:rsid w:val="001752EC"/>
    <w:rsid w:val="001757CB"/>
    <w:rsid w:val="00180284"/>
    <w:rsid w:val="001809A9"/>
    <w:rsid w:val="00180D7B"/>
    <w:rsid w:val="001813E0"/>
    <w:rsid w:val="00181455"/>
    <w:rsid w:val="001823A9"/>
    <w:rsid w:val="001826B2"/>
    <w:rsid w:val="00182796"/>
    <w:rsid w:val="001827B3"/>
    <w:rsid w:val="001835B4"/>
    <w:rsid w:val="00183A53"/>
    <w:rsid w:val="00184188"/>
    <w:rsid w:val="0018475C"/>
    <w:rsid w:val="00185950"/>
    <w:rsid w:val="00185CCF"/>
    <w:rsid w:val="00185DD0"/>
    <w:rsid w:val="00185ECC"/>
    <w:rsid w:val="00186892"/>
    <w:rsid w:val="00186D2F"/>
    <w:rsid w:val="00187122"/>
    <w:rsid w:val="00187341"/>
    <w:rsid w:val="00187446"/>
    <w:rsid w:val="001904C3"/>
    <w:rsid w:val="00191A60"/>
    <w:rsid w:val="001920AE"/>
    <w:rsid w:val="0019298B"/>
    <w:rsid w:val="00192CE1"/>
    <w:rsid w:val="00192DEE"/>
    <w:rsid w:val="001932D6"/>
    <w:rsid w:val="00193524"/>
    <w:rsid w:val="00193967"/>
    <w:rsid w:val="00194014"/>
    <w:rsid w:val="001943E2"/>
    <w:rsid w:val="00194BC9"/>
    <w:rsid w:val="00195962"/>
    <w:rsid w:val="00197151"/>
    <w:rsid w:val="00197416"/>
    <w:rsid w:val="001A05AC"/>
    <w:rsid w:val="001A09D2"/>
    <w:rsid w:val="001A0EE8"/>
    <w:rsid w:val="001A2107"/>
    <w:rsid w:val="001A49E2"/>
    <w:rsid w:val="001A5623"/>
    <w:rsid w:val="001A5CF8"/>
    <w:rsid w:val="001A6189"/>
    <w:rsid w:val="001A65CC"/>
    <w:rsid w:val="001A68B9"/>
    <w:rsid w:val="001A6C4F"/>
    <w:rsid w:val="001A718B"/>
    <w:rsid w:val="001A73CD"/>
    <w:rsid w:val="001A7713"/>
    <w:rsid w:val="001A77B1"/>
    <w:rsid w:val="001A7CB8"/>
    <w:rsid w:val="001B0B7E"/>
    <w:rsid w:val="001B1F0F"/>
    <w:rsid w:val="001B41A7"/>
    <w:rsid w:val="001B52D8"/>
    <w:rsid w:val="001B5527"/>
    <w:rsid w:val="001B59FD"/>
    <w:rsid w:val="001B5E38"/>
    <w:rsid w:val="001B62AD"/>
    <w:rsid w:val="001B6C8B"/>
    <w:rsid w:val="001B7423"/>
    <w:rsid w:val="001B76C3"/>
    <w:rsid w:val="001B7B11"/>
    <w:rsid w:val="001C0A04"/>
    <w:rsid w:val="001C1332"/>
    <w:rsid w:val="001C15B1"/>
    <w:rsid w:val="001C1DF7"/>
    <w:rsid w:val="001C2251"/>
    <w:rsid w:val="001C3310"/>
    <w:rsid w:val="001C3CB5"/>
    <w:rsid w:val="001C4909"/>
    <w:rsid w:val="001C4E3D"/>
    <w:rsid w:val="001C59F7"/>
    <w:rsid w:val="001C629D"/>
    <w:rsid w:val="001C6A1A"/>
    <w:rsid w:val="001C70C6"/>
    <w:rsid w:val="001C72C9"/>
    <w:rsid w:val="001C7B58"/>
    <w:rsid w:val="001C7F83"/>
    <w:rsid w:val="001D1E3D"/>
    <w:rsid w:val="001D2DDB"/>
    <w:rsid w:val="001D3524"/>
    <w:rsid w:val="001D3C50"/>
    <w:rsid w:val="001D3EB0"/>
    <w:rsid w:val="001D3F0D"/>
    <w:rsid w:val="001D48E9"/>
    <w:rsid w:val="001D4C48"/>
    <w:rsid w:val="001D68BD"/>
    <w:rsid w:val="001D6920"/>
    <w:rsid w:val="001E00DA"/>
    <w:rsid w:val="001E0329"/>
    <w:rsid w:val="001E0BCF"/>
    <w:rsid w:val="001E0F45"/>
    <w:rsid w:val="001E16CA"/>
    <w:rsid w:val="001E1AC8"/>
    <w:rsid w:val="001E2F83"/>
    <w:rsid w:val="001E3028"/>
    <w:rsid w:val="001E3B30"/>
    <w:rsid w:val="001E45BD"/>
    <w:rsid w:val="001E6331"/>
    <w:rsid w:val="001E63C4"/>
    <w:rsid w:val="001E7CB4"/>
    <w:rsid w:val="001F0717"/>
    <w:rsid w:val="001F08FF"/>
    <w:rsid w:val="001F0C23"/>
    <w:rsid w:val="001F2562"/>
    <w:rsid w:val="001F2DB7"/>
    <w:rsid w:val="001F3754"/>
    <w:rsid w:val="001F3E5D"/>
    <w:rsid w:val="001F5FBA"/>
    <w:rsid w:val="001F6D08"/>
    <w:rsid w:val="001F7BB1"/>
    <w:rsid w:val="001F7DA0"/>
    <w:rsid w:val="0020072E"/>
    <w:rsid w:val="00200AEA"/>
    <w:rsid w:val="00200B46"/>
    <w:rsid w:val="0020109A"/>
    <w:rsid w:val="00201BDF"/>
    <w:rsid w:val="0020241E"/>
    <w:rsid w:val="002029C0"/>
    <w:rsid w:val="00202E77"/>
    <w:rsid w:val="00204184"/>
    <w:rsid w:val="00204887"/>
    <w:rsid w:val="00205481"/>
    <w:rsid w:val="002059B6"/>
    <w:rsid w:val="00205AB7"/>
    <w:rsid w:val="00205E98"/>
    <w:rsid w:val="002072CC"/>
    <w:rsid w:val="002073D5"/>
    <w:rsid w:val="0020749D"/>
    <w:rsid w:val="00210436"/>
    <w:rsid w:val="002115A9"/>
    <w:rsid w:val="00211A7B"/>
    <w:rsid w:val="00212362"/>
    <w:rsid w:val="00212B10"/>
    <w:rsid w:val="00212D0D"/>
    <w:rsid w:val="00213A0C"/>
    <w:rsid w:val="00213A1E"/>
    <w:rsid w:val="00213C31"/>
    <w:rsid w:val="00213F3A"/>
    <w:rsid w:val="002158B7"/>
    <w:rsid w:val="00215FB1"/>
    <w:rsid w:val="00217495"/>
    <w:rsid w:val="002215D5"/>
    <w:rsid w:val="0022181C"/>
    <w:rsid w:val="00223AC6"/>
    <w:rsid w:val="002240AA"/>
    <w:rsid w:val="00224223"/>
    <w:rsid w:val="00225864"/>
    <w:rsid w:val="002260D7"/>
    <w:rsid w:val="00227BF7"/>
    <w:rsid w:val="00230179"/>
    <w:rsid w:val="00230DEB"/>
    <w:rsid w:val="00231F26"/>
    <w:rsid w:val="002321EC"/>
    <w:rsid w:val="002324AB"/>
    <w:rsid w:val="002339BF"/>
    <w:rsid w:val="00233FF1"/>
    <w:rsid w:val="002341A1"/>
    <w:rsid w:val="00234A3C"/>
    <w:rsid w:val="00234FFF"/>
    <w:rsid w:val="00235466"/>
    <w:rsid w:val="002361DF"/>
    <w:rsid w:val="00236740"/>
    <w:rsid w:val="00236BAD"/>
    <w:rsid w:val="00236C0B"/>
    <w:rsid w:val="002410EE"/>
    <w:rsid w:val="00241B0D"/>
    <w:rsid w:val="00241B3D"/>
    <w:rsid w:val="00241DC6"/>
    <w:rsid w:val="0024244E"/>
    <w:rsid w:val="002449CB"/>
    <w:rsid w:val="002454A5"/>
    <w:rsid w:val="00245821"/>
    <w:rsid w:val="00246B1C"/>
    <w:rsid w:val="00247266"/>
    <w:rsid w:val="0024758E"/>
    <w:rsid w:val="00247BB3"/>
    <w:rsid w:val="0025184C"/>
    <w:rsid w:val="00252169"/>
    <w:rsid w:val="00252CFC"/>
    <w:rsid w:val="00252EE8"/>
    <w:rsid w:val="00253262"/>
    <w:rsid w:val="0025381A"/>
    <w:rsid w:val="00253AB3"/>
    <w:rsid w:val="00253EFC"/>
    <w:rsid w:val="002549B3"/>
    <w:rsid w:val="00254D6E"/>
    <w:rsid w:val="002554A4"/>
    <w:rsid w:val="00256186"/>
    <w:rsid w:val="002561C8"/>
    <w:rsid w:val="0025649D"/>
    <w:rsid w:val="00256521"/>
    <w:rsid w:val="0025668A"/>
    <w:rsid w:val="00260129"/>
    <w:rsid w:val="00260A1A"/>
    <w:rsid w:val="00260D3C"/>
    <w:rsid w:val="00261AE8"/>
    <w:rsid w:val="00261F70"/>
    <w:rsid w:val="002630BD"/>
    <w:rsid w:val="002633AF"/>
    <w:rsid w:val="00263A80"/>
    <w:rsid w:val="0026555D"/>
    <w:rsid w:val="002657CC"/>
    <w:rsid w:val="00266489"/>
    <w:rsid w:val="00266B98"/>
    <w:rsid w:val="00267ADE"/>
    <w:rsid w:val="002701C4"/>
    <w:rsid w:val="00270730"/>
    <w:rsid w:val="00270F2C"/>
    <w:rsid w:val="0027108C"/>
    <w:rsid w:val="00271315"/>
    <w:rsid w:val="002718F2"/>
    <w:rsid w:val="00271C93"/>
    <w:rsid w:val="00271E28"/>
    <w:rsid w:val="00272BC7"/>
    <w:rsid w:val="00273034"/>
    <w:rsid w:val="00273190"/>
    <w:rsid w:val="00273C73"/>
    <w:rsid w:val="00274E9A"/>
    <w:rsid w:val="00274ED2"/>
    <w:rsid w:val="00274FE9"/>
    <w:rsid w:val="00275777"/>
    <w:rsid w:val="00276D8B"/>
    <w:rsid w:val="00276DA6"/>
    <w:rsid w:val="00277A4E"/>
    <w:rsid w:val="0028010F"/>
    <w:rsid w:val="00281527"/>
    <w:rsid w:val="00281856"/>
    <w:rsid w:val="00282388"/>
    <w:rsid w:val="002828A9"/>
    <w:rsid w:val="0028340B"/>
    <w:rsid w:val="00283D4E"/>
    <w:rsid w:val="002848D9"/>
    <w:rsid w:val="00285272"/>
    <w:rsid w:val="002855E7"/>
    <w:rsid w:val="00285909"/>
    <w:rsid w:val="00285C33"/>
    <w:rsid w:val="00285F72"/>
    <w:rsid w:val="0028798C"/>
    <w:rsid w:val="00287CC3"/>
    <w:rsid w:val="0029042E"/>
    <w:rsid w:val="00290499"/>
    <w:rsid w:val="00290857"/>
    <w:rsid w:val="00291492"/>
    <w:rsid w:val="00292341"/>
    <w:rsid w:val="002934F6"/>
    <w:rsid w:val="002937E8"/>
    <w:rsid w:val="00293A99"/>
    <w:rsid w:val="002940BA"/>
    <w:rsid w:val="00294972"/>
    <w:rsid w:val="00294D32"/>
    <w:rsid w:val="00294F59"/>
    <w:rsid w:val="00296648"/>
    <w:rsid w:val="002974EC"/>
    <w:rsid w:val="00297856"/>
    <w:rsid w:val="00297BDF"/>
    <w:rsid w:val="002A0546"/>
    <w:rsid w:val="002A0589"/>
    <w:rsid w:val="002A07C9"/>
    <w:rsid w:val="002A0C56"/>
    <w:rsid w:val="002A15C1"/>
    <w:rsid w:val="002A3620"/>
    <w:rsid w:val="002A3EA2"/>
    <w:rsid w:val="002A43D6"/>
    <w:rsid w:val="002A4FD3"/>
    <w:rsid w:val="002A63EB"/>
    <w:rsid w:val="002A7207"/>
    <w:rsid w:val="002B0634"/>
    <w:rsid w:val="002B0C9D"/>
    <w:rsid w:val="002B12F2"/>
    <w:rsid w:val="002B1C08"/>
    <w:rsid w:val="002B21A1"/>
    <w:rsid w:val="002B2C62"/>
    <w:rsid w:val="002B3263"/>
    <w:rsid w:val="002B3EDE"/>
    <w:rsid w:val="002B4EF3"/>
    <w:rsid w:val="002B4FC2"/>
    <w:rsid w:val="002B63C6"/>
    <w:rsid w:val="002B6620"/>
    <w:rsid w:val="002B67FD"/>
    <w:rsid w:val="002B6AE1"/>
    <w:rsid w:val="002C0207"/>
    <w:rsid w:val="002C14A8"/>
    <w:rsid w:val="002C1777"/>
    <w:rsid w:val="002C2103"/>
    <w:rsid w:val="002C29B4"/>
    <w:rsid w:val="002C2F48"/>
    <w:rsid w:val="002C325A"/>
    <w:rsid w:val="002C34EA"/>
    <w:rsid w:val="002C37A1"/>
    <w:rsid w:val="002C38AF"/>
    <w:rsid w:val="002C42B8"/>
    <w:rsid w:val="002C4665"/>
    <w:rsid w:val="002C56C0"/>
    <w:rsid w:val="002C6B38"/>
    <w:rsid w:val="002C7F76"/>
    <w:rsid w:val="002D16C7"/>
    <w:rsid w:val="002D18AB"/>
    <w:rsid w:val="002D1F9A"/>
    <w:rsid w:val="002D25AF"/>
    <w:rsid w:val="002D2DE6"/>
    <w:rsid w:val="002D3EC4"/>
    <w:rsid w:val="002D53DA"/>
    <w:rsid w:val="002D5AA5"/>
    <w:rsid w:val="002D5B79"/>
    <w:rsid w:val="002D5B97"/>
    <w:rsid w:val="002D5C26"/>
    <w:rsid w:val="002D5C89"/>
    <w:rsid w:val="002E0318"/>
    <w:rsid w:val="002E0C51"/>
    <w:rsid w:val="002E2632"/>
    <w:rsid w:val="002E26DC"/>
    <w:rsid w:val="002E3B18"/>
    <w:rsid w:val="002E3B88"/>
    <w:rsid w:val="002E4C1E"/>
    <w:rsid w:val="002E5354"/>
    <w:rsid w:val="002E60FC"/>
    <w:rsid w:val="002E649E"/>
    <w:rsid w:val="002E6980"/>
    <w:rsid w:val="002E6A56"/>
    <w:rsid w:val="002E6A61"/>
    <w:rsid w:val="002E7220"/>
    <w:rsid w:val="002E72BE"/>
    <w:rsid w:val="002E7396"/>
    <w:rsid w:val="002F07AE"/>
    <w:rsid w:val="002F1562"/>
    <w:rsid w:val="002F1F9A"/>
    <w:rsid w:val="002F281F"/>
    <w:rsid w:val="002F2C44"/>
    <w:rsid w:val="002F2C55"/>
    <w:rsid w:val="002F46DB"/>
    <w:rsid w:val="002F51BF"/>
    <w:rsid w:val="002F5227"/>
    <w:rsid w:val="002F553E"/>
    <w:rsid w:val="002F62C1"/>
    <w:rsid w:val="002F67D8"/>
    <w:rsid w:val="003008BE"/>
    <w:rsid w:val="00300BCF"/>
    <w:rsid w:val="00301BAB"/>
    <w:rsid w:val="00302B4F"/>
    <w:rsid w:val="003038EF"/>
    <w:rsid w:val="00303BA2"/>
    <w:rsid w:val="00303ED7"/>
    <w:rsid w:val="00305A53"/>
    <w:rsid w:val="00305B20"/>
    <w:rsid w:val="00305F1A"/>
    <w:rsid w:val="003102E1"/>
    <w:rsid w:val="00310AF1"/>
    <w:rsid w:val="00311E6B"/>
    <w:rsid w:val="00312A29"/>
    <w:rsid w:val="00313D11"/>
    <w:rsid w:val="00313FE2"/>
    <w:rsid w:val="0031426F"/>
    <w:rsid w:val="003147E7"/>
    <w:rsid w:val="00314BF9"/>
    <w:rsid w:val="003157AB"/>
    <w:rsid w:val="00316026"/>
    <w:rsid w:val="003160DB"/>
    <w:rsid w:val="00316296"/>
    <w:rsid w:val="0031641E"/>
    <w:rsid w:val="00316917"/>
    <w:rsid w:val="003169CF"/>
    <w:rsid w:val="00316F38"/>
    <w:rsid w:val="00317181"/>
    <w:rsid w:val="00317530"/>
    <w:rsid w:val="00317759"/>
    <w:rsid w:val="0031782A"/>
    <w:rsid w:val="00317E17"/>
    <w:rsid w:val="00320140"/>
    <w:rsid w:val="00320225"/>
    <w:rsid w:val="003206FB"/>
    <w:rsid w:val="0032085C"/>
    <w:rsid w:val="003213EC"/>
    <w:rsid w:val="00321F26"/>
    <w:rsid w:val="0032226A"/>
    <w:rsid w:val="00322292"/>
    <w:rsid w:val="0032252D"/>
    <w:rsid w:val="0032268E"/>
    <w:rsid w:val="0032293A"/>
    <w:rsid w:val="0032350B"/>
    <w:rsid w:val="003235EC"/>
    <w:rsid w:val="00323774"/>
    <w:rsid w:val="0032449B"/>
    <w:rsid w:val="0032546A"/>
    <w:rsid w:val="00325B5C"/>
    <w:rsid w:val="00325E56"/>
    <w:rsid w:val="0032668D"/>
    <w:rsid w:val="00327594"/>
    <w:rsid w:val="00327622"/>
    <w:rsid w:val="00327D02"/>
    <w:rsid w:val="00327EAE"/>
    <w:rsid w:val="00330290"/>
    <w:rsid w:val="003303D7"/>
    <w:rsid w:val="00330DF7"/>
    <w:rsid w:val="0033167F"/>
    <w:rsid w:val="00332479"/>
    <w:rsid w:val="00332A88"/>
    <w:rsid w:val="00332AD4"/>
    <w:rsid w:val="00333C88"/>
    <w:rsid w:val="00334368"/>
    <w:rsid w:val="003361D5"/>
    <w:rsid w:val="003369E2"/>
    <w:rsid w:val="00336D43"/>
    <w:rsid w:val="00337C3E"/>
    <w:rsid w:val="00337CA3"/>
    <w:rsid w:val="0034019F"/>
    <w:rsid w:val="00340A62"/>
    <w:rsid w:val="003425E7"/>
    <w:rsid w:val="003430ED"/>
    <w:rsid w:val="0034478B"/>
    <w:rsid w:val="00344A92"/>
    <w:rsid w:val="00345480"/>
    <w:rsid w:val="00345733"/>
    <w:rsid w:val="00345D12"/>
    <w:rsid w:val="003469CF"/>
    <w:rsid w:val="003476AA"/>
    <w:rsid w:val="003500AF"/>
    <w:rsid w:val="00350281"/>
    <w:rsid w:val="0035223B"/>
    <w:rsid w:val="0035319B"/>
    <w:rsid w:val="00353B69"/>
    <w:rsid w:val="00353D6B"/>
    <w:rsid w:val="003541FF"/>
    <w:rsid w:val="00354FCC"/>
    <w:rsid w:val="003553BC"/>
    <w:rsid w:val="00356AE9"/>
    <w:rsid w:val="00357504"/>
    <w:rsid w:val="00357656"/>
    <w:rsid w:val="00360275"/>
    <w:rsid w:val="00360F3E"/>
    <w:rsid w:val="00363CF2"/>
    <w:rsid w:val="00363DEE"/>
    <w:rsid w:val="0036447F"/>
    <w:rsid w:val="003647DF"/>
    <w:rsid w:val="00364863"/>
    <w:rsid w:val="00365361"/>
    <w:rsid w:val="00365A39"/>
    <w:rsid w:val="00366864"/>
    <w:rsid w:val="00366AE8"/>
    <w:rsid w:val="003673D2"/>
    <w:rsid w:val="00367901"/>
    <w:rsid w:val="003679D1"/>
    <w:rsid w:val="00370D65"/>
    <w:rsid w:val="00371444"/>
    <w:rsid w:val="0037152F"/>
    <w:rsid w:val="00371A0A"/>
    <w:rsid w:val="003728FA"/>
    <w:rsid w:val="00373053"/>
    <w:rsid w:val="00373DCF"/>
    <w:rsid w:val="003752B5"/>
    <w:rsid w:val="00375CD3"/>
    <w:rsid w:val="003761D9"/>
    <w:rsid w:val="003763D2"/>
    <w:rsid w:val="003772C0"/>
    <w:rsid w:val="00377822"/>
    <w:rsid w:val="00377FA8"/>
    <w:rsid w:val="0038149C"/>
    <w:rsid w:val="00381DC6"/>
    <w:rsid w:val="00382F38"/>
    <w:rsid w:val="003834C3"/>
    <w:rsid w:val="00383B12"/>
    <w:rsid w:val="00383F79"/>
    <w:rsid w:val="003840B5"/>
    <w:rsid w:val="0038453B"/>
    <w:rsid w:val="00385579"/>
    <w:rsid w:val="00386B0F"/>
    <w:rsid w:val="0038753B"/>
    <w:rsid w:val="00387BA7"/>
    <w:rsid w:val="00387F75"/>
    <w:rsid w:val="00390477"/>
    <w:rsid w:val="00390E2F"/>
    <w:rsid w:val="00390F54"/>
    <w:rsid w:val="0039360B"/>
    <w:rsid w:val="003938BF"/>
    <w:rsid w:val="00393DEE"/>
    <w:rsid w:val="00393E15"/>
    <w:rsid w:val="0039494F"/>
    <w:rsid w:val="00395434"/>
    <w:rsid w:val="00395C4A"/>
    <w:rsid w:val="003977EA"/>
    <w:rsid w:val="003979BF"/>
    <w:rsid w:val="003A0082"/>
    <w:rsid w:val="003A0658"/>
    <w:rsid w:val="003A1654"/>
    <w:rsid w:val="003A1ABB"/>
    <w:rsid w:val="003A3562"/>
    <w:rsid w:val="003A4089"/>
    <w:rsid w:val="003A438B"/>
    <w:rsid w:val="003A7888"/>
    <w:rsid w:val="003A7DBE"/>
    <w:rsid w:val="003B068D"/>
    <w:rsid w:val="003B0C45"/>
    <w:rsid w:val="003B112D"/>
    <w:rsid w:val="003B1495"/>
    <w:rsid w:val="003B225E"/>
    <w:rsid w:val="003B2F39"/>
    <w:rsid w:val="003B3091"/>
    <w:rsid w:val="003B35D1"/>
    <w:rsid w:val="003B3778"/>
    <w:rsid w:val="003B4326"/>
    <w:rsid w:val="003B476D"/>
    <w:rsid w:val="003B53D6"/>
    <w:rsid w:val="003B6184"/>
    <w:rsid w:val="003B6F56"/>
    <w:rsid w:val="003B79A3"/>
    <w:rsid w:val="003B7D22"/>
    <w:rsid w:val="003C0A00"/>
    <w:rsid w:val="003C1616"/>
    <w:rsid w:val="003C1B05"/>
    <w:rsid w:val="003C21AE"/>
    <w:rsid w:val="003C2A6D"/>
    <w:rsid w:val="003C2C41"/>
    <w:rsid w:val="003C4911"/>
    <w:rsid w:val="003C57CD"/>
    <w:rsid w:val="003C57F5"/>
    <w:rsid w:val="003C5885"/>
    <w:rsid w:val="003C6273"/>
    <w:rsid w:val="003C6411"/>
    <w:rsid w:val="003C6508"/>
    <w:rsid w:val="003C6A80"/>
    <w:rsid w:val="003C6CA1"/>
    <w:rsid w:val="003D1072"/>
    <w:rsid w:val="003D10E4"/>
    <w:rsid w:val="003D1FBB"/>
    <w:rsid w:val="003D25D0"/>
    <w:rsid w:val="003D309A"/>
    <w:rsid w:val="003D3572"/>
    <w:rsid w:val="003D3D2E"/>
    <w:rsid w:val="003D454F"/>
    <w:rsid w:val="003D466C"/>
    <w:rsid w:val="003D508D"/>
    <w:rsid w:val="003D6F7B"/>
    <w:rsid w:val="003D6FD4"/>
    <w:rsid w:val="003D7719"/>
    <w:rsid w:val="003D77B9"/>
    <w:rsid w:val="003D7D0C"/>
    <w:rsid w:val="003E1CA6"/>
    <w:rsid w:val="003E22E6"/>
    <w:rsid w:val="003E24FA"/>
    <w:rsid w:val="003E2F76"/>
    <w:rsid w:val="003E346A"/>
    <w:rsid w:val="003E4121"/>
    <w:rsid w:val="003E5368"/>
    <w:rsid w:val="003E58FB"/>
    <w:rsid w:val="003E6B1E"/>
    <w:rsid w:val="003E6D9C"/>
    <w:rsid w:val="003E6ED2"/>
    <w:rsid w:val="003E7406"/>
    <w:rsid w:val="003E7C8F"/>
    <w:rsid w:val="003F06FF"/>
    <w:rsid w:val="003F129D"/>
    <w:rsid w:val="003F16D8"/>
    <w:rsid w:val="003F1D93"/>
    <w:rsid w:val="003F29D8"/>
    <w:rsid w:val="003F2AD2"/>
    <w:rsid w:val="003F3934"/>
    <w:rsid w:val="003F3E19"/>
    <w:rsid w:val="003F460C"/>
    <w:rsid w:val="003F481A"/>
    <w:rsid w:val="003F4A29"/>
    <w:rsid w:val="003F4BAA"/>
    <w:rsid w:val="003F5026"/>
    <w:rsid w:val="003F5418"/>
    <w:rsid w:val="003F62B2"/>
    <w:rsid w:val="003F6AA0"/>
    <w:rsid w:val="003F6AFF"/>
    <w:rsid w:val="003F7A2C"/>
    <w:rsid w:val="003F7FD9"/>
    <w:rsid w:val="00402688"/>
    <w:rsid w:val="00404310"/>
    <w:rsid w:val="00404461"/>
    <w:rsid w:val="0040672A"/>
    <w:rsid w:val="00406CA8"/>
    <w:rsid w:val="00407D44"/>
    <w:rsid w:val="00410520"/>
    <w:rsid w:val="0041084B"/>
    <w:rsid w:val="00410A48"/>
    <w:rsid w:val="00410F19"/>
    <w:rsid w:val="00411295"/>
    <w:rsid w:val="00412307"/>
    <w:rsid w:val="004137C5"/>
    <w:rsid w:val="00413CEB"/>
    <w:rsid w:val="00413EAE"/>
    <w:rsid w:val="00414ACC"/>
    <w:rsid w:val="00414D60"/>
    <w:rsid w:val="00414DDE"/>
    <w:rsid w:val="004156DA"/>
    <w:rsid w:val="00416DA0"/>
    <w:rsid w:val="00416F84"/>
    <w:rsid w:val="0041702A"/>
    <w:rsid w:val="004176C1"/>
    <w:rsid w:val="004178B5"/>
    <w:rsid w:val="004179C8"/>
    <w:rsid w:val="00417E96"/>
    <w:rsid w:val="00420A26"/>
    <w:rsid w:val="004210E7"/>
    <w:rsid w:val="004215EC"/>
    <w:rsid w:val="00422090"/>
    <w:rsid w:val="00424E3B"/>
    <w:rsid w:val="004259E1"/>
    <w:rsid w:val="00425AFB"/>
    <w:rsid w:val="00425FC4"/>
    <w:rsid w:val="0042621D"/>
    <w:rsid w:val="00426475"/>
    <w:rsid w:val="00426BC3"/>
    <w:rsid w:val="00426DA9"/>
    <w:rsid w:val="0043006B"/>
    <w:rsid w:val="004324C3"/>
    <w:rsid w:val="00432B80"/>
    <w:rsid w:val="00432B87"/>
    <w:rsid w:val="00432C81"/>
    <w:rsid w:val="00432FA5"/>
    <w:rsid w:val="00433351"/>
    <w:rsid w:val="004335C0"/>
    <w:rsid w:val="00434436"/>
    <w:rsid w:val="004349FD"/>
    <w:rsid w:val="00434C78"/>
    <w:rsid w:val="0043632E"/>
    <w:rsid w:val="004363C4"/>
    <w:rsid w:val="004365B7"/>
    <w:rsid w:val="0043676E"/>
    <w:rsid w:val="00436C8D"/>
    <w:rsid w:val="00440A3E"/>
    <w:rsid w:val="00441384"/>
    <w:rsid w:val="00441FF4"/>
    <w:rsid w:val="00442381"/>
    <w:rsid w:val="004426DC"/>
    <w:rsid w:val="00444140"/>
    <w:rsid w:val="00444906"/>
    <w:rsid w:val="004456B2"/>
    <w:rsid w:val="00447D10"/>
    <w:rsid w:val="0045009F"/>
    <w:rsid w:val="00450E70"/>
    <w:rsid w:val="00452B14"/>
    <w:rsid w:val="00452F78"/>
    <w:rsid w:val="00453586"/>
    <w:rsid w:val="00453A45"/>
    <w:rsid w:val="00453BEA"/>
    <w:rsid w:val="00453DE5"/>
    <w:rsid w:val="00453EE4"/>
    <w:rsid w:val="0045446A"/>
    <w:rsid w:val="0045446E"/>
    <w:rsid w:val="00454A3B"/>
    <w:rsid w:val="004559E1"/>
    <w:rsid w:val="00460317"/>
    <w:rsid w:val="0046049A"/>
    <w:rsid w:val="004615C1"/>
    <w:rsid w:val="0046191C"/>
    <w:rsid w:val="004629C3"/>
    <w:rsid w:val="00464CB0"/>
    <w:rsid w:val="0046648D"/>
    <w:rsid w:val="00466863"/>
    <w:rsid w:val="00466AFF"/>
    <w:rsid w:val="004672B3"/>
    <w:rsid w:val="00470B93"/>
    <w:rsid w:val="00470EED"/>
    <w:rsid w:val="00471845"/>
    <w:rsid w:val="004718E6"/>
    <w:rsid w:val="00472230"/>
    <w:rsid w:val="00472C93"/>
    <w:rsid w:val="00472E99"/>
    <w:rsid w:val="004730BE"/>
    <w:rsid w:val="00473A13"/>
    <w:rsid w:val="00475011"/>
    <w:rsid w:val="0047522C"/>
    <w:rsid w:val="00476851"/>
    <w:rsid w:val="00476C03"/>
    <w:rsid w:val="00476CA0"/>
    <w:rsid w:val="004811DE"/>
    <w:rsid w:val="00481278"/>
    <w:rsid w:val="00481765"/>
    <w:rsid w:val="004817C3"/>
    <w:rsid w:val="00481FA2"/>
    <w:rsid w:val="00483A29"/>
    <w:rsid w:val="00484826"/>
    <w:rsid w:val="00484AB9"/>
    <w:rsid w:val="00485042"/>
    <w:rsid w:val="00485C53"/>
    <w:rsid w:val="00485FB2"/>
    <w:rsid w:val="0048741D"/>
    <w:rsid w:val="00487854"/>
    <w:rsid w:val="004900D1"/>
    <w:rsid w:val="004901DA"/>
    <w:rsid w:val="00491C35"/>
    <w:rsid w:val="00492912"/>
    <w:rsid w:val="00493539"/>
    <w:rsid w:val="00493851"/>
    <w:rsid w:val="00493AF8"/>
    <w:rsid w:val="00493B1A"/>
    <w:rsid w:val="004952A7"/>
    <w:rsid w:val="00496F15"/>
    <w:rsid w:val="00497447"/>
    <w:rsid w:val="00497AB4"/>
    <w:rsid w:val="004A1553"/>
    <w:rsid w:val="004A191A"/>
    <w:rsid w:val="004A1A25"/>
    <w:rsid w:val="004A34E7"/>
    <w:rsid w:val="004A3A70"/>
    <w:rsid w:val="004A42AE"/>
    <w:rsid w:val="004A4555"/>
    <w:rsid w:val="004A5303"/>
    <w:rsid w:val="004A5670"/>
    <w:rsid w:val="004A67D8"/>
    <w:rsid w:val="004A6EDB"/>
    <w:rsid w:val="004A7635"/>
    <w:rsid w:val="004B03C2"/>
    <w:rsid w:val="004B09E1"/>
    <w:rsid w:val="004B0ACC"/>
    <w:rsid w:val="004B1979"/>
    <w:rsid w:val="004B1B7F"/>
    <w:rsid w:val="004B1B87"/>
    <w:rsid w:val="004B1DC5"/>
    <w:rsid w:val="004B2B76"/>
    <w:rsid w:val="004B2C16"/>
    <w:rsid w:val="004B3B59"/>
    <w:rsid w:val="004B452C"/>
    <w:rsid w:val="004B4F90"/>
    <w:rsid w:val="004B5B16"/>
    <w:rsid w:val="004B6560"/>
    <w:rsid w:val="004B666D"/>
    <w:rsid w:val="004B6D97"/>
    <w:rsid w:val="004C0E12"/>
    <w:rsid w:val="004C160D"/>
    <w:rsid w:val="004C2C9A"/>
    <w:rsid w:val="004C388E"/>
    <w:rsid w:val="004C6345"/>
    <w:rsid w:val="004C64BB"/>
    <w:rsid w:val="004C65CF"/>
    <w:rsid w:val="004C6DA8"/>
    <w:rsid w:val="004C799A"/>
    <w:rsid w:val="004C7AD4"/>
    <w:rsid w:val="004C7DD2"/>
    <w:rsid w:val="004D0313"/>
    <w:rsid w:val="004D12F7"/>
    <w:rsid w:val="004D1474"/>
    <w:rsid w:val="004D1886"/>
    <w:rsid w:val="004D1B1E"/>
    <w:rsid w:val="004D1E93"/>
    <w:rsid w:val="004D20A4"/>
    <w:rsid w:val="004D23A0"/>
    <w:rsid w:val="004D2C18"/>
    <w:rsid w:val="004D3FF7"/>
    <w:rsid w:val="004D5A3E"/>
    <w:rsid w:val="004D5D1F"/>
    <w:rsid w:val="004D6A4E"/>
    <w:rsid w:val="004D6C82"/>
    <w:rsid w:val="004D7A25"/>
    <w:rsid w:val="004D7B70"/>
    <w:rsid w:val="004E06D8"/>
    <w:rsid w:val="004E0EF9"/>
    <w:rsid w:val="004E112E"/>
    <w:rsid w:val="004E1480"/>
    <w:rsid w:val="004E1989"/>
    <w:rsid w:val="004E1AB6"/>
    <w:rsid w:val="004E446A"/>
    <w:rsid w:val="004E609B"/>
    <w:rsid w:val="004E6355"/>
    <w:rsid w:val="004E6ACB"/>
    <w:rsid w:val="004E6BB1"/>
    <w:rsid w:val="004E720C"/>
    <w:rsid w:val="004F05B8"/>
    <w:rsid w:val="004F217A"/>
    <w:rsid w:val="004F2945"/>
    <w:rsid w:val="004F3690"/>
    <w:rsid w:val="004F391C"/>
    <w:rsid w:val="004F396E"/>
    <w:rsid w:val="004F411F"/>
    <w:rsid w:val="004F4951"/>
    <w:rsid w:val="004F4CC3"/>
    <w:rsid w:val="004F5727"/>
    <w:rsid w:val="004F5B0C"/>
    <w:rsid w:val="004F69FF"/>
    <w:rsid w:val="004F7997"/>
    <w:rsid w:val="004F7A7B"/>
    <w:rsid w:val="004F7B14"/>
    <w:rsid w:val="005011C1"/>
    <w:rsid w:val="0050123F"/>
    <w:rsid w:val="00501360"/>
    <w:rsid w:val="00501722"/>
    <w:rsid w:val="005019B1"/>
    <w:rsid w:val="00501DC9"/>
    <w:rsid w:val="00502992"/>
    <w:rsid w:val="00502C94"/>
    <w:rsid w:val="005036C7"/>
    <w:rsid w:val="00503D67"/>
    <w:rsid w:val="00504D5D"/>
    <w:rsid w:val="005057C5"/>
    <w:rsid w:val="00505C07"/>
    <w:rsid w:val="005066B3"/>
    <w:rsid w:val="005070AA"/>
    <w:rsid w:val="00507D66"/>
    <w:rsid w:val="005101D1"/>
    <w:rsid w:val="00512225"/>
    <w:rsid w:val="00512411"/>
    <w:rsid w:val="005124D1"/>
    <w:rsid w:val="00512E6F"/>
    <w:rsid w:val="00513DD9"/>
    <w:rsid w:val="0051445D"/>
    <w:rsid w:val="00514866"/>
    <w:rsid w:val="00514BA8"/>
    <w:rsid w:val="00514BBB"/>
    <w:rsid w:val="00515321"/>
    <w:rsid w:val="005154A5"/>
    <w:rsid w:val="0051590D"/>
    <w:rsid w:val="00515B3F"/>
    <w:rsid w:val="0051602F"/>
    <w:rsid w:val="00517ACA"/>
    <w:rsid w:val="00520289"/>
    <w:rsid w:val="00521303"/>
    <w:rsid w:val="005214FF"/>
    <w:rsid w:val="00521DEB"/>
    <w:rsid w:val="00521F16"/>
    <w:rsid w:val="00521F1C"/>
    <w:rsid w:val="0052244D"/>
    <w:rsid w:val="00523029"/>
    <w:rsid w:val="005245F9"/>
    <w:rsid w:val="00524902"/>
    <w:rsid w:val="0052531A"/>
    <w:rsid w:val="00525424"/>
    <w:rsid w:val="005254B8"/>
    <w:rsid w:val="00525F05"/>
    <w:rsid w:val="00525FFF"/>
    <w:rsid w:val="0052692B"/>
    <w:rsid w:val="0052762A"/>
    <w:rsid w:val="00527D2E"/>
    <w:rsid w:val="0053123E"/>
    <w:rsid w:val="005318BF"/>
    <w:rsid w:val="0053263C"/>
    <w:rsid w:val="00532D99"/>
    <w:rsid w:val="00532DDE"/>
    <w:rsid w:val="00534A02"/>
    <w:rsid w:val="00535C19"/>
    <w:rsid w:val="00535DCE"/>
    <w:rsid w:val="0053600E"/>
    <w:rsid w:val="00536790"/>
    <w:rsid w:val="00536928"/>
    <w:rsid w:val="005369E4"/>
    <w:rsid w:val="00537E86"/>
    <w:rsid w:val="00540168"/>
    <w:rsid w:val="0054104A"/>
    <w:rsid w:val="0054126A"/>
    <w:rsid w:val="00542AC2"/>
    <w:rsid w:val="00542C5E"/>
    <w:rsid w:val="00542FD1"/>
    <w:rsid w:val="005431F8"/>
    <w:rsid w:val="00543A09"/>
    <w:rsid w:val="005442EC"/>
    <w:rsid w:val="005451E2"/>
    <w:rsid w:val="00545607"/>
    <w:rsid w:val="00545763"/>
    <w:rsid w:val="005457D2"/>
    <w:rsid w:val="00545A60"/>
    <w:rsid w:val="005460AC"/>
    <w:rsid w:val="00546864"/>
    <w:rsid w:val="00546F9A"/>
    <w:rsid w:val="0055042F"/>
    <w:rsid w:val="00550E33"/>
    <w:rsid w:val="005516DB"/>
    <w:rsid w:val="00551AB1"/>
    <w:rsid w:val="00551B97"/>
    <w:rsid w:val="005529DF"/>
    <w:rsid w:val="0055361A"/>
    <w:rsid w:val="005544DD"/>
    <w:rsid w:val="00554F6D"/>
    <w:rsid w:val="00554F99"/>
    <w:rsid w:val="00555EA3"/>
    <w:rsid w:val="00555EE5"/>
    <w:rsid w:val="0055642F"/>
    <w:rsid w:val="00556B98"/>
    <w:rsid w:val="0055725F"/>
    <w:rsid w:val="00557FEF"/>
    <w:rsid w:val="0056107F"/>
    <w:rsid w:val="005614B9"/>
    <w:rsid w:val="0056165C"/>
    <w:rsid w:val="0056176A"/>
    <w:rsid w:val="00561DE8"/>
    <w:rsid w:val="00561F5B"/>
    <w:rsid w:val="00563252"/>
    <w:rsid w:val="005633CF"/>
    <w:rsid w:val="0056361C"/>
    <w:rsid w:val="0056480D"/>
    <w:rsid w:val="00564F22"/>
    <w:rsid w:val="005653C1"/>
    <w:rsid w:val="005658C0"/>
    <w:rsid w:val="00566CFE"/>
    <w:rsid w:val="00566D11"/>
    <w:rsid w:val="0056750E"/>
    <w:rsid w:val="00570B8D"/>
    <w:rsid w:val="005710BF"/>
    <w:rsid w:val="00571D09"/>
    <w:rsid w:val="0057297B"/>
    <w:rsid w:val="005729BC"/>
    <w:rsid w:val="0057308E"/>
    <w:rsid w:val="0057357C"/>
    <w:rsid w:val="00573B91"/>
    <w:rsid w:val="00574E65"/>
    <w:rsid w:val="00574F29"/>
    <w:rsid w:val="0057543F"/>
    <w:rsid w:val="0057595E"/>
    <w:rsid w:val="00575F5A"/>
    <w:rsid w:val="00576074"/>
    <w:rsid w:val="00576B78"/>
    <w:rsid w:val="00576BC7"/>
    <w:rsid w:val="005772CB"/>
    <w:rsid w:val="0057769C"/>
    <w:rsid w:val="005803BD"/>
    <w:rsid w:val="00580A54"/>
    <w:rsid w:val="00580FC5"/>
    <w:rsid w:val="00581833"/>
    <w:rsid w:val="00581B2F"/>
    <w:rsid w:val="005828E2"/>
    <w:rsid w:val="00584173"/>
    <w:rsid w:val="005845E5"/>
    <w:rsid w:val="0058506C"/>
    <w:rsid w:val="00585570"/>
    <w:rsid w:val="00585B90"/>
    <w:rsid w:val="00585DCC"/>
    <w:rsid w:val="00585DF8"/>
    <w:rsid w:val="005862B9"/>
    <w:rsid w:val="00586B3C"/>
    <w:rsid w:val="00586B79"/>
    <w:rsid w:val="00587901"/>
    <w:rsid w:val="00590568"/>
    <w:rsid w:val="00591051"/>
    <w:rsid w:val="0059156A"/>
    <w:rsid w:val="00591B0F"/>
    <w:rsid w:val="005929D9"/>
    <w:rsid w:val="00592A3C"/>
    <w:rsid w:val="00592C7B"/>
    <w:rsid w:val="00593272"/>
    <w:rsid w:val="005958A1"/>
    <w:rsid w:val="00596548"/>
    <w:rsid w:val="0059731E"/>
    <w:rsid w:val="00597579"/>
    <w:rsid w:val="005A0C71"/>
    <w:rsid w:val="005A1968"/>
    <w:rsid w:val="005A1B41"/>
    <w:rsid w:val="005A2356"/>
    <w:rsid w:val="005A2663"/>
    <w:rsid w:val="005A2F18"/>
    <w:rsid w:val="005A342D"/>
    <w:rsid w:val="005A4E0F"/>
    <w:rsid w:val="005A4F71"/>
    <w:rsid w:val="005A5A12"/>
    <w:rsid w:val="005A6244"/>
    <w:rsid w:val="005A6608"/>
    <w:rsid w:val="005B002B"/>
    <w:rsid w:val="005B0C85"/>
    <w:rsid w:val="005B0ED1"/>
    <w:rsid w:val="005B2A9B"/>
    <w:rsid w:val="005B3E6A"/>
    <w:rsid w:val="005B41EE"/>
    <w:rsid w:val="005B6371"/>
    <w:rsid w:val="005B799F"/>
    <w:rsid w:val="005C122E"/>
    <w:rsid w:val="005C1243"/>
    <w:rsid w:val="005C300A"/>
    <w:rsid w:val="005C362A"/>
    <w:rsid w:val="005C5B5B"/>
    <w:rsid w:val="005C5DC1"/>
    <w:rsid w:val="005C719F"/>
    <w:rsid w:val="005C7A6B"/>
    <w:rsid w:val="005D07FD"/>
    <w:rsid w:val="005D0C58"/>
    <w:rsid w:val="005D16C6"/>
    <w:rsid w:val="005D1B39"/>
    <w:rsid w:val="005D2115"/>
    <w:rsid w:val="005D2F0E"/>
    <w:rsid w:val="005D42C7"/>
    <w:rsid w:val="005D4310"/>
    <w:rsid w:val="005D4724"/>
    <w:rsid w:val="005D4C93"/>
    <w:rsid w:val="005D6608"/>
    <w:rsid w:val="005D750C"/>
    <w:rsid w:val="005E0697"/>
    <w:rsid w:val="005E1A5E"/>
    <w:rsid w:val="005E21AC"/>
    <w:rsid w:val="005E2D78"/>
    <w:rsid w:val="005E2F08"/>
    <w:rsid w:val="005E2FCE"/>
    <w:rsid w:val="005E43C7"/>
    <w:rsid w:val="005E4433"/>
    <w:rsid w:val="005E457C"/>
    <w:rsid w:val="005E4E9F"/>
    <w:rsid w:val="005E548D"/>
    <w:rsid w:val="005E558E"/>
    <w:rsid w:val="005E663E"/>
    <w:rsid w:val="005E6778"/>
    <w:rsid w:val="005E686D"/>
    <w:rsid w:val="005F04D4"/>
    <w:rsid w:val="005F07D3"/>
    <w:rsid w:val="005F0A0C"/>
    <w:rsid w:val="005F0C1B"/>
    <w:rsid w:val="005F0EF3"/>
    <w:rsid w:val="005F1EC4"/>
    <w:rsid w:val="005F22D3"/>
    <w:rsid w:val="005F2A3A"/>
    <w:rsid w:val="005F2E21"/>
    <w:rsid w:val="005F3353"/>
    <w:rsid w:val="005F363F"/>
    <w:rsid w:val="005F3976"/>
    <w:rsid w:val="005F48DE"/>
    <w:rsid w:val="005F4910"/>
    <w:rsid w:val="005F4C28"/>
    <w:rsid w:val="005F4DAB"/>
    <w:rsid w:val="005F4FC1"/>
    <w:rsid w:val="005F50A0"/>
    <w:rsid w:val="005F5E57"/>
    <w:rsid w:val="005F6050"/>
    <w:rsid w:val="005F675F"/>
    <w:rsid w:val="00600627"/>
    <w:rsid w:val="006015C4"/>
    <w:rsid w:val="00602263"/>
    <w:rsid w:val="006024D2"/>
    <w:rsid w:val="00602786"/>
    <w:rsid w:val="00603B7E"/>
    <w:rsid w:val="00603C37"/>
    <w:rsid w:val="006040EB"/>
    <w:rsid w:val="006048B0"/>
    <w:rsid w:val="00604DA1"/>
    <w:rsid w:val="00605113"/>
    <w:rsid w:val="0060538D"/>
    <w:rsid w:val="00605D52"/>
    <w:rsid w:val="006071F8"/>
    <w:rsid w:val="00607B97"/>
    <w:rsid w:val="00607E93"/>
    <w:rsid w:val="00610030"/>
    <w:rsid w:val="00610108"/>
    <w:rsid w:val="00610111"/>
    <w:rsid w:val="0061017B"/>
    <w:rsid w:val="00610DEE"/>
    <w:rsid w:val="00611350"/>
    <w:rsid w:val="00611BCF"/>
    <w:rsid w:val="00615001"/>
    <w:rsid w:val="00615E8E"/>
    <w:rsid w:val="0061663B"/>
    <w:rsid w:val="0061697E"/>
    <w:rsid w:val="00617036"/>
    <w:rsid w:val="00617DE5"/>
    <w:rsid w:val="006205C6"/>
    <w:rsid w:val="00620951"/>
    <w:rsid w:val="006209CB"/>
    <w:rsid w:val="006210DD"/>
    <w:rsid w:val="006212B9"/>
    <w:rsid w:val="00621432"/>
    <w:rsid w:val="00621A20"/>
    <w:rsid w:val="00621FEA"/>
    <w:rsid w:val="00623453"/>
    <w:rsid w:val="00623891"/>
    <w:rsid w:val="00624337"/>
    <w:rsid w:val="00624CEA"/>
    <w:rsid w:val="00625181"/>
    <w:rsid w:val="006253AE"/>
    <w:rsid w:val="00625EE8"/>
    <w:rsid w:val="00626283"/>
    <w:rsid w:val="0062672A"/>
    <w:rsid w:val="00626DD3"/>
    <w:rsid w:val="00627446"/>
    <w:rsid w:val="00627708"/>
    <w:rsid w:val="0062786F"/>
    <w:rsid w:val="006311D0"/>
    <w:rsid w:val="0063123E"/>
    <w:rsid w:val="00631486"/>
    <w:rsid w:val="00631665"/>
    <w:rsid w:val="00631E57"/>
    <w:rsid w:val="00632033"/>
    <w:rsid w:val="00633769"/>
    <w:rsid w:val="00633AD0"/>
    <w:rsid w:val="006343E9"/>
    <w:rsid w:val="00634867"/>
    <w:rsid w:val="00634942"/>
    <w:rsid w:val="00634B2E"/>
    <w:rsid w:val="00634BE5"/>
    <w:rsid w:val="00634F83"/>
    <w:rsid w:val="00635092"/>
    <w:rsid w:val="00635B58"/>
    <w:rsid w:val="00635BB8"/>
    <w:rsid w:val="006376B8"/>
    <w:rsid w:val="0064016B"/>
    <w:rsid w:val="00641D3E"/>
    <w:rsid w:val="00641FB5"/>
    <w:rsid w:val="0064270F"/>
    <w:rsid w:val="0064293E"/>
    <w:rsid w:val="00643634"/>
    <w:rsid w:val="006443DB"/>
    <w:rsid w:val="00644591"/>
    <w:rsid w:val="006454D4"/>
    <w:rsid w:val="00645DDE"/>
    <w:rsid w:val="0064783D"/>
    <w:rsid w:val="00647E56"/>
    <w:rsid w:val="0065192F"/>
    <w:rsid w:val="00652041"/>
    <w:rsid w:val="00652C46"/>
    <w:rsid w:val="00652E03"/>
    <w:rsid w:val="0065369A"/>
    <w:rsid w:val="00653A3D"/>
    <w:rsid w:val="00655263"/>
    <w:rsid w:val="006554C8"/>
    <w:rsid w:val="00655A1A"/>
    <w:rsid w:val="00655AC2"/>
    <w:rsid w:val="00655C7F"/>
    <w:rsid w:val="00660044"/>
    <w:rsid w:val="006606F9"/>
    <w:rsid w:val="0066127F"/>
    <w:rsid w:val="00661746"/>
    <w:rsid w:val="00662487"/>
    <w:rsid w:val="00663EDE"/>
    <w:rsid w:val="0066567F"/>
    <w:rsid w:val="0066621C"/>
    <w:rsid w:val="006675A0"/>
    <w:rsid w:val="0066763C"/>
    <w:rsid w:val="00670159"/>
    <w:rsid w:val="00672278"/>
    <w:rsid w:val="00674454"/>
    <w:rsid w:val="006749A2"/>
    <w:rsid w:val="00674B91"/>
    <w:rsid w:val="0067548B"/>
    <w:rsid w:val="006755AE"/>
    <w:rsid w:val="00675894"/>
    <w:rsid w:val="00675F04"/>
    <w:rsid w:val="006761A8"/>
    <w:rsid w:val="0067713A"/>
    <w:rsid w:val="006771BA"/>
    <w:rsid w:val="006776F6"/>
    <w:rsid w:val="006778ED"/>
    <w:rsid w:val="00677F5C"/>
    <w:rsid w:val="0068062D"/>
    <w:rsid w:val="00680F4A"/>
    <w:rsid w:val="00681201"/>
    <w:rsid w:val="00681CD6"/>
    <w:rsid w:val="00681D93"/>
    <w:rsid w:val="006829AB"/>
    <w:rsid w:val="00682B1A"/>
    <w:rsid w:val="0068491E"/>
    <w:rsid w:val="00684D03"/>
    <w:rsid w:val="00685DCD"/>
    <w:rsid w:val="006863DA"/>
    <w:rsid w:val="00686CFC"/>
    <w:rsid w:val="0068748C"/>
    <w:rsid w:val="0069062D"/>
    <w:rsid w:val="00690703"/>
    <w:rsid w:val="00690732"/>
    <w:rsid w:val="00690D2D"/>
    <w:rsid w:val="00691467"/>
    <w:rsid w:val="006917C5"/>
    <w:rsid w:val="00691C71"/>
    <w:rsid w:val="0069269D"/>
    <w:rsid w:val="00695699"/>
    <w:rsid w:val="006959E0"/>
    <w:rsid w:val="00695F61"/>
    <w:rsid w:val="00696320"/>
    <w:rsid w:val="00696C01"/>
    <w:rsid w:val="00696E0A"/>
    <w:rsid w:val="006971FA"/>
    <w:rsid w:val="00697CA4"/>
    <w:rsid w:val="006A04F3"/>
    <w:rsid w:val="006A082A"/>
    <w:rsid w:val="006A1117"/>
    <w:rsid w:val="006A1C3C"/>
    <w:rsid w:val="006A22F0"/>
    <w:rsid w:val="006A2A66"/>
    <w:rsid w:val="006A2E10"/>
    <w:rsid w:val="006A328C"/>
    <w:rsid w:val="006A34B2"/>
    <w:rsid w:val="006A40D9"/>
    <w:rsid w:val="006A4861"/>
    <w:rsid w:val="006A4D3E"/>
    <w:rsid w:val="006A6D2B"/>
    <w:rsid w:val="006A794B"/>
    <w:rsid w:val="006B102E"/>
    <w:rsid w:val="006B1253"/>
    <w:rsid w:val="006B13EC"/>
    <w:rsid w:val="006B2326"/>
    <w:rsid w:val="006B2790"/>
    <w:rsid w:val="006B2EF2"/>
    <w:rsid w:val="006B3A8C"/>
    <w:rsid w:val="006B4C84"/>
    <w:rsid w:val="006B5300"/>
    <w:rsid w:val="006B6216"/>
    <w:rsid w:val="006B631E"/>
    <w:rsid w:val="006B6B6B"/>
    <w:rsid w:val="006B709F"/>
    <w:rsid w:val="006B7109"/>
    <w:rsid w:val="006B7913"/>
    <w:rsid w:val="006B7A90"/>
    <w:rsid w:val="006B7C0D"/>
    <w:rsid w:val="006B7EE0"/>
    <w:rsid w:val="006C1200"/>
    <w:rsid w:val="006C123C"/>
    <w:rsid w:val="006C1454"/>
    <w:rsid w:val="006C1F2C"/>
    <w:rsid w:val="006C22C9"/>
    <w:rsid w:val="006C23F8"/>
    <w:rsid w:val="006C2737"/>
    <w:rsid w:val="006C2E7E"/>
    <w:rsid w:val="006C3457"/>
    <w:rsid w:val="006C34FD"/>
    <w:rsid w:val="006C355D"/>
    <w:rsid w:val="006C470C"/>
    <w:rsid w:val="006C487A"/>
    <w:rsid w:val="006C4CB5"/>
    <w:rsid w:val="006C61E6"/>
    <w:rsid w:val="006C705B"/>
    <w:rsid w:val="006D03CF"/>
    <w:rsid w:val="006D0537"/>
    <w:rsid w:val="006D1560"/>
    <w:rsid w:val="006D1902"/>
    <w:rsid w:val="006D1F4C"/>
    <w:rsid w:val="006D2610"/>
    <w:rsid w:val="006D2AE4"/>
    <w:rsid w:val="006D2F53"/>
    <w:rsid w:val="006D2F77"/>
    <w:rsid w:val="006D36A6"/>
    <w:rsid w:val="006D4733"/>
    <w:rsid w:val="006D4C71"/>
    <w:rsid w:val="006D5901"/>
    <w:rsid w:val="006D616B"/>
    <w:rsid w:val="006D63AD"/>
    <w:rsid w:val="006D64BA"/>
    <w:rsid w:val="006D6DFB"/>
    <w:rsid w:val="006E073A"/>
    <w:rsid w:val="006E17E1"/>
    <w:rsid w:val="006E2495"/>
    <w:rsid w:val="006E3CF7"/>
    <w:rsid w:val="006E4709"/>
    <w:rsid w:val="006E594E"/>
    <w:rsid w:val="006E6ABB"/>
    <w:rsid w:val="006E70AE"/>
    <w:rsid w:val="006E7B6B"/>
    <w:rsid w:val="006E7D3A"/>
    <w:rsid w:val="006F0294"/>
    <w:rsid w:val="006F0BF8"/>
    <w:rsid w:val="006F10D4"/>
    <w:rsid w:val="006F185B"/>
    <w:rsid w:val="006F1FD7"/>
    <w:rsid w:val="006F2280"/>
    <w:rsid w:val="006F3D29"/>
    <w:rsid w:val="006F4DED"/>
    <w:rsid w:val="006F5398"/>
    <w:rsid w:val="006F655E"/>
    <w:rsid w:val="006F6B43"/>
    <w:rsid w:val="006F6CA0"/>
    <w:rsid w:val="006F728B"/>
    <w:rsid w:val="006F72E2"/>
    <w:rsid w:val="0070172A"/>
    <w:rsid w:val="00703014"/>
    <w:rsid w:val="00703048"/>
    <w:rsid w:val="00705B5D"/>
    <w:rsid w:val="00706524"/>
    <w:rsid w:val="0070660E"/>
    <w:rsid w:val="0070763D"/>
    <w:rsid w:val="00710262"/>
    <w:rsid w:val="0071057B"/>
    <w:rsid w:val="00711030"/>
    <w:rsid w:val="0071227D"/>
    <w:rsid w:val="00713373"/>
    <w:rsid w:val="00713E17"/>
    <w:rsid w:val="007145D6"/>
    <w:rsid w:val="007146CC"/>
    <w:rsid w:val="00715673"/>
    <w:rsid w:val="00717D5C"/>
    <w:rsid w:val="00720282"/>
    <w:rsid w:val="0072055C"/>
    <w:rsid w:val="0072096A"/>
    <w:rsid w:val="007215F2"/>
    <w:rsid w:val="00721B55"/>
    <w:rsid w:val="00722334"/>
    <w:rsid w:val="00723974"/>
    <w:rsid w:val="00725050"/>
    <w:rsid w:val="00726B77"/>
    <w:rsid w:val="007271C4"/>
    <w:rsid w:val="00732601"/>
    <w:rsid w:val="007338AE"/>
    <w:rsid w:val="00733FB3"/>
    <w:rsid w:val="00734534"/>
    <w:rsid w:val="00736A3C"/>
    <w:rsid w:val="0074099B"/>
    <w:rsid w:val="00741841"/>
    <w:rsid w:val="007418BB"/>
    <w:rsid w:val="007418F8"/>
    <w:rsid w:val="00741ECF"/>
    <w:rsid w:val="007420C0"/>
    <w:rsid w:val="0074369D"/>
    <w:rsid w:val="007439C0"/>
    <w:rsid w:val="00743B4A"/>
    <w:rsid w:val="00743E5D"/>
    <w:rsid w:val="00744159"/>
    <w:rsid w:val="007444F5"/>
    <w:rsid w:val="00744587"/>
    <w:rsid w:val="00744692"/>
    <w:rsid w:val="00744B6E"/>
    <w:rsid w:val="00744E21"/>
    <w:rsid w:val="00746456"/>
    <w:rsid w:val="007465B6"/>
    <w:rsid w:val="00746854"/>
    <w:rsid w:val="00746CBC"/>
    <w:rsid w:val="0074703D"/>
    <w:rsid w:val="0074710D"/>
    <w:rsid w:val="0075082D"/>
    <w:rsid w:val="00750A26"/>
    <w:rsid w:val="00750F33"/>
    <w:rsid w:val="00752A25"/>
    <w:rsid w:val="00753FFC"/>
    <w:rsid w:val="00754F05"/>
    <w:rsid w:val="00755378"/>
    <w:rsid w:val="0075761C"/>
    <w:rsid w:val="0076093E"/>
    <w:rsid w:val="007612C5"/>
    <w:rsid w:val="00761F38"/>
    <w:rsid w:val="00762871"/>
    <w:rsid w:val="00762AA7"/>
    <w:rsid w:val="00763D70"/>
    <w:rsid w:val="007641B8"/>
    <w:rsid w:val="00764BE5"/>
    <w:rsid w:val="007657E3"/>
    <w:rsid w:val="00765E00"/>
    <w:rsid w:val="007661D2"/>
    <w:rsid w:val="007662F8"/>
    <w:rsid w:val="00766B44"/>
    <w:rsid w:val="00766FB5"/>
    <w:rsid w:val="00767925"/>
    <w:rsid w:val="00767B75"/>
    <w:rsid w:val="00767F34"/>
    <w:rsid w:val="007705B4"/>
    <w:rsid w:val="00770FED"/>
    <w:rsid w:val="0077135E"/>
    <w:rsid w:val="00771804"/>
    <w:rsid w:val="0077203A"/>
    <w:rsid w:val="00772D4A"/>
    <w:rsid w:val="00773C98"/>
    <w:rsid w:val="007743B7"/>
    <w:rsid w:val="00774E6B"/>
    <w:rsid w:val="00775224"/>
    <w:rsid w:val="00775ADD"/>
    <w:rsid w:val="00775F75"/>
    <w:rsid w:val="00776B86"/>
    <w:rsid w:val="007773F4"/>
    <w:rsid w:val="0077744D"/>
    <w:rsid w:val="0078003E"/>
    <w:rsid w:val="00780E34"/>
    <w:rsid w:val="00780EFF"/>
    <w:rsid w:val="00781019"/>
    <w:rsid w:val="00781226"/>
    <w:rsid w:val="007814E1"/>
    <w:rsid w:val="00783BE6"/>
    <w:rsid w:val="00786231"/>
    <w:rsid w:val="007867BD"/>
    <w:rsid w:val="00786A60"/>
    <w:rsid w:val="00786C3C"/>
    <w:rsid w:val="00787149"/>
    <w:rsid w:val="0078769E"/>
    <w:rsid w:val="00790590"/>
    <w:rsid w:val="00790892"/>
    <w:rsid w:val="00790C38"/>
    <w:rsid w:val="00791206"/>
    <w:rsid w:val="00791629"/>
    <w:rsid w:val="00792108"/>
    <w:rsid w:val="007943C7"/>
    <w:rsid w:val="00796399"/>
    <w:rsid w:val="00796B37"/>
    <w:rsid w:val="00796DFD"/>
    <w:rsid w:val="007970E2"/>
    <w:rsid w:val="00797B06"/>
    <w:rsid w:val="007A0325"/>
    <w:rsid w:val="007A096C"/>
    <w:rsid w:val="007A19D2"/>
    <w:rsid w:val="007A1ECB"/>
    <w:rsid w:val="007A2737"/>
    <w:rsid w:val="007A374E"/>
    <w:rsid w:val="007A3F5A"/>
    <w:rsid w:val="007A43BC"/>
    <w:rsid w:val="007A47D1"/>
    <w:rsid w:val="007A58E6"/>
    <w:rsid w:val="007A599F"/>
    <w:rsid w:val="007A5A87"/>
    <w:rsid w:val="007A5E0A"/>
    <w:rsid w:val="007A63AC"/>
    <w:rsid w:val="007A6857"/>
    <w:rsid w:val="007A6F7F"/>
    <w:rsid w:val="007A73CE"/>
    <w:rsid w:val="007A7F13"/>
    <w:rsid w:val="007B1CFA"/>
    <w:rsid w:val="007B2582"/>
    <w:rsid w:val="007B3925"/>
    <w:rsid w:val="007B4F1A"/>
    <w:rsid w:val="007B501E"/>
    <w:rsid w:val="007B514E"/>
    <w:rsid w:val="007B6992"/>
    <w:rsid w:val="007B74D3"/>
    <w:rsid w:val="007C250B"/>
    <w:rsid w:val="007C2626"/>
    <w:rsid w:val="007C2D1B"/>
    <w:rsid w:val="007C3DC0"/>
    <w:rsid w:val="007C4034"/>
    <w:rsid w:val="007C424F"/>
    <w:rsid w:val="007C47AA"/>
    <w:rsid w:val="007C6487"/>
    <w:rsid w:val="007C6711"/>
    <w:rsid w:val="007C68FC"/>
    <w:rsid w:val="007C7231"/>
    <w:rsid w:val="007D1191"/>
    <w:rsid w:val="007D2F15"/>
    <w:rsid w:val="007D387B"/>
    <w:rsid w:val="007D387E"/>
    <w:rsid w:val="007D3AE4"/>
    <w:rsid w:val="007D415F"/>
    <w:rsid w:val="007D44CC"/>
    <w:rsid w:val="007D497D"/>
    <w:rsid w:val="007D5075"/>
    <w:rsid w:val="007D5086"/>
    <w:rsid w:val="007D5D1F"/>
    <w:rsid w:val="007D615D"/>
    <w:rsid w:val="007D6B11"/>
    <w:rsid w:val="007D7257"/>
    <w:rsid w:val="007D7343"/>
    <w:rsid w:val="007D7772"/>
    <w:rsid w:val="007D7A1E"/>
    <w:rsid w:val="007E0F73"/>
    <w:rsid w:val="007E22BB"/>
    <w:rsid w:val="007E2923"/>
    <w:rsid w:val="007E2D32"/>
    <w:rsid w:val="007E40EB"/>
    <w:rsid w:val="007E417C"/>
    <w:rsid w:val="007E42A1"/>
    <w:rsid w:val="007E565E"/>
    <w:rsid w:val="007E5782"/>
    <w:rsid w:val="007E688E"/>
    <w:rsid w:val="007E69CD"/>
    <w:rsid w:val="007E6B59"/>
    <w:rsid w:val="007E72E1"/>
    <w:rsid w:val="007E7708"/>
    <w:rsid w:val="007F01F7"/>
    <w:rsid w:val="007F0253"/>
    <w:rsid w:val="007F0BBD"/>
    <w:rsid w:val="007F12C5"/>
    <w:rsid w:val="007F1633"/>
    <w:rsid w:val="007F20A1"/>
    <w:rsid w:val="007F23AC"/>
    <w:rsid w:val="007F253F"/>
    <w:rsid w:val="007F2B80"/>
    <w:rsid w:val="007F3139"/>
    <w:rsid w:val="007F4023"/>
    <w:rsid w:val="007F508B"/>
    <w:rsid w:val="007F5DB2"/>
    <w:rsid w:val="007F6628"/>
    <w:rsid w:val="007F663B"/>
    <w:rsid w:val="007F6FB9"/>
    <w:rsid w:val="007F7022"/>
    <w:rsid w:val="007F719E"/>
    <w:rsid w:val="007F7942"/>
    <w:rsid w:val="008008BE"/>
    <w:rsid w:val="00800F61"/>
    <w:rsid w:val="00801D03"/>
    <w:rsid w:val="00803C4C"/>
    <w:rsid w:val="00804617"/>
    <w:rsid w:val="0080506F"/>
    <w:rsid w:val="0080543E"/>
    <w:rsid w:val="008054E5"/>
    <w:rsid w:val="00805F46"/>
    <w:rsid w:val="00806269"/>
    <w:rsid w:val="008107ED"/>
    <w:rsid w:val="00811561"/>
    <w:rsid w:val="00812746"/>
    <w:rsid w:val="00812C9C"/>
    <w:rsid w:val="00813B7F"/>
    <w:rsid w:val="00814B79"/>
    <w:rsid w:val="008152D9"/>
    <w:rsid w:val="00815BC6"/>
    <w:rsid w:val="00816CE8"/>
    <w:rsid w:val="00817CEA"/>
    <w:rsid w:val="008205AF"/>
    <w:rsid w:val="00820735"/>
    <w:rsid w:val="008221EA"/>
    <w:rsid w:val="008225A8"/>
    <w:rsid w:val="00823C5D"/>
    <w:rsid w:val="00823E76"/>
    <w:rsid w:val="008244E7"/>
    <w:rsid w:val="0082452F"/>
    <w:rsid w:val="00825B9E"/>
    <w:rsid w:val="008264EB"/>
    <w:rsid w:val="008267A3"/>
    <w:rsid w:val="00827657"/>
    <w:rsid w:val="008276DC"/>
    <w:rsid w:val="00827CCE"/>
    <w:rsid w:val="0083111B"/>
    <w:rsid w:val="00831378"/>
    <w:rsid w:val="00831832"/>
    <w:rsid w:val="008319A6"/>
    <w:rsid w:val="00831E2C"/>
    <w:rsid w:val="008329C1"/>
    <w:rsid w:val="00832FED"/>
    <w:rsid w:val="00833675"/>
    <w:rsid w:val="00833734"/>
    <w:rsid w:val="00833B5F"/>
    <w:rsid w:val="008357FA"/>
    <w:rsid w:val="00835A54"/>
    <w:rsid w:val="00835E93"/>
    <w:rsid w:val="008363C7"/>
    <w:rsid w:val="00836E29"/>
    <w:rsid w:val="00837037"/>
    <w:rsid w:val="00840727"/>
    <w:rsid w:val="00841BCC"/>
    <w:rsid w:val="00841C4E"/>
    <w:rsid w:val="008421A5"/>
    <w:rsid w:val="0084243A"/>
    <w:rsid w:val="0084414B"/>
    <w:rsid w:val="0084476A"/>
    <w:rsid w:val="008447ED"/>
    <w:rsid w:val="00845DD9"/>
    <w:rsid w:val="008464C5"/>
    <w:rsid w:val="00846B47"/>
    <w:rsid w:val="00847035"/>
    <w:rsid w:val="00847CCD"/>
    <w:rsid w:val="00850105"/>
    <w:rsid w:val="008505CD"/>
    <w:rsid w:val="008506BA"/>
    <w:rsid w:val="00850866"/>
    <w:rsid w:val="00850996"/>
    <w:rsid w:val="00850A39"/>
    <w:rsid w:val="008511EF"/>
    <w:rsid w:val="0085320E"/>
    <w:rsid w:val="00853345"/>
    <w:rsid w:val="00853611"/>
    <w:rsid w:val="008540B6"/>
    <w:rsid w:val="00854FEF"/>
    <w:rsid w:val="00855C19"/>
    <w:rsid w:val="0085703E"/>
    <w:rsid w:val="00857C27"/>
    <w:rsid w:val="00857D4E"/>
    <w:rsid w:val="00860714"/>
    <w:rsid w:val="00860A5E"/>
    <w:rsid w:val="00860FA8"/>
    <w:rsid w:val="008610DF"/>
    <w:rsid w:val="00861925"/>
    <w:rsid w:val="00861B62"/>
    <w:rsid w:val="00862740"/>
    <w:rsid w:val="00863540"/>
    <w:rsid w:val="00864FE7"/>
    <w:rsid w:val="0086529D"/>
    <w:rsid w:val="008653B9"/>
    <w:rsid w:val="0086578F"/>
    <w:rsid w:val="00865C9F"/>
    <w:rsid w:val="008671DA"/>
    <w:rsid w:val="00867527"/>
    <w:rsid w:val="008713FB"/>
    <w:rsid w:val="008717F4"/>
    <w:rsid w:val="0087181B"/>
    <w:rsid w:val="00871C7A"/>
    <w:rsid w:val="00871C95"/>
    <w:rsid w:val="0087267C"/>
    <w:rsid w:val="00872983"/>
    <w:rsid w:val="008731F6"/>
    <w:rsid w:val="00873741"/>
    <w:rsid w:val="00874128"/>
    <w:rsid w:val="00874590"/>
    <w:rsid w:val="0087515E"/>
    <w:rsid w:val="008770A0"/>
    <w:rsid w:val="00880A68"/>
    <w:rsid w:val="00881CE5"/>
    <w:rsid w:val="00881E0D"/>
    <w:rsid w:val="00882427"/>
    <w:rsid w:val="00882B86"/>
    <w:rsid w:val="00883034"/>
    <w:rsid w:val="0088322A"/>
    <w:rsid w:val="008832A7"/>
    <w:rsid w:val="00883CC0"/>
    <w:rsid w:val="0088535B"/>
    <w:rsid w:val="00885A71"/>
    <w:rsid w:val="00886957"/>
    <w:rsid w:val="0089008C"/>
    <w:rsid w:val="00890E9B"/>
    <w:rsid w:val="00890F58"/>
    <w:rsid w:val="0089171D"/>
    <w:rsid w:val="00892D45"/>
    <w:rsid w:val="00893C02"/>
    <w:rsid w:val="00893C70"/>
    <w:rsid w:val="00894370"/>
    <w:rsid w:val="008947DF"/>
    <w:rsid w:val="00894C2A"/>
    <w:rsid w:val="00894C51"/>
    <w:rsid w:val="00894CB9"/>
    <w:rsid w:val="0089557D"/>
    <w:rsid w:val="00896130"/>
    <w:rsid w:val="00896599"/>
    <w:rsid w:val="00896B82"/>
    <w:rsid w:val="008A25E9"/>
    <w:rsid w:val="008A27D9"/>
    <w:rsid w:val="008A2E69"/>
    <w:rsid w:val="008A2F0F"/>
    <w:rsid w:val="008A4B5B"/>
    <w:rsid w:val="008A5346"/>
    <w:rsid w:val="008A61D1"/>
    <w:rsid w:val="008A6361"/>
    <w:rsid w:val="008A6565"/>
    <w:rsid w:val="008A75DB"/>
    <w:rsid w:val="008B00D7"/>
    <w:rsid w:val="008B0F8E"/>
    <w:rsid w:val="008B18AF"/>
    <w:rsid w:val="008B34DD"/>
    <w:rsid w:val="008B4068"/>
    <w:rsid w:val="008B4D05"/>
    <w:rsid w:val="008B6B9C"/>
    <w:rsid w:val="008B707A"/>
    <w:rsid w:val="008C01AD"/>
    <w:rsid w:val="008C1210"/>
    <w:rsid w:val="008C2669"/>
    <w:rsid w:val="008C2A52"/>
    <w:rsid w:val="008C3145"/>
    <w:rsid w:val="008C3564"/>
    <w:rsid w:val="008C4303"/>
    <w:rsid w:val="008C4383"/>
    <w:rsid w:val="008C46A5"/>
    <w:rsid w:val="008C496D"/>
    <w:rsid w:val="008C4CB6"/>
    <w:rsid w:val="008C594A"/>
    <w:rsid w:val="008C596D"/>
    <w:rsid w:val="008C717F"/>
    <w:rsid w:val="008D0134"/>
    <w:rsid w:val="008D1247"/>
    <w:rsid w:val="008D186D"/>
    <w:rsid w:val="008D265C"/>
    <w:rsid w:val="008D2ABB"/>
    <w:rsid w:val="008D328E"/>
    <w:rsid w:val="008D35E9"/>
    <w:rsid w:val="008D3D65"/>
    <w:rsid w:val="008D40D5"/>
    <w:rsid w:val="008D4E2A"/>
    <w:rsid w:val="008D5F9E"/>
    <w:rsid w:val="008D616C"/>
    <w:rsid w:val="008D620E"/>
    <w:rsid w:val="008D6339"/>
    <w:rsid w:val="008D7258"/>
    <w:rsid w:val="008E079B"/>
    <w:rsid w:val="008E1625"/>
    <w:rsid w:val="008E1DA0"/>
    <w:rsid w:val="008E22CD"/>
    <w:rsid w:val="008E4874"/>
    <w:rsid w:val="008E4FBE"/>
    <w:rsid w:val="008E660B"/>
    <w:rsid w:val="008E6D2D"/>
    <w:rsid w:val="008E7758"/>
    <w:rsid w:val="008E77C2"/>
    <w:rsid w:val="008E7B04"/>
    <w:rsid w:val="008F07ED"/>
    <w:rsid w:val="008F0FAC"/>
    <w:rsid w:val="008F10E7"/>
    <w:rsid w:val="008F20AA"/>
    <w:rsid w:val="008F2889"/>
    <w:rsid w:val="008F36F9"/>
    <w:rsid w:val="008F3850"/>
    <w:rsid w:val="008F4BFF"/>
    <w:rsid w:val="008F4FC1"/>
    <w:rsid w:val="008F6B01"/>
    <w:rsid w:val="008F723E"/>
    <w:rsid w:val="008F7429"/>
    <w:rsid w:val="009000B2"/>
    <w:rsid w:val="0090033A"/>
    <w:rsid w:val="00900A71"/>
    <w:rsid w:val="00900ABA"/>
    <w:rsid w:val="00900C6D"/>
    <w:rsid w:val="00900C7E"/>
    <w:rsid w:val="009024B8"/>
    <w:rsid w:val="009039B1"/>
    <w:rsid w:val="009049E8"/>
    <w:rsid w:val="009055EA"/>
    <w:rsid w:val="0090590E"/>
    <w:rsid w:val="00905F10"/>
    <w:rsid w:val="00907705"/>
    <w:rsid w:val="00910602"/>
    <w:rsid w:val="0091075E"/>
    <w:rsid w:val="009108F1"/>
    <w:rsid w:val="009109E7"/>
    <w:rsid w:val="00910E1E"/>
    <w:rsid w:val="0091128F"/>
    <w:rsid w:val="009120BB"/>
    <w:rsid w:val="00912A41"/>
    <w:rsid w:val="00912C99"/>
    <w:rsid w:val="009131C0"/>
    <w:rsid w:val="00913265"/>
    <w:rsid w:val="00913AEF"/>
    <w:rsid w:val="0091443F"/>
    <w:rsid w:val="00914844"/>
    <w:rsid w:val="0091487C"/>
    <w:rsid w:val="00915494"/>
    <w:rsid w:val="00915AB7"/>
    <w:rsid w:val="0091781F"/>
    <w:rsid w:val="00917BCE"/>
    <w:rsid w:val="00920CD3"/>
    <w:rsid w:val="00920DCD"/>
    <w:rsid w:val="0092103F"/>
    <w:rsid w:val="00921AD1"/>
    <w:rsid w:val="009224EA"/>
    <w:rsid w:val="00922CB6"/>
    <w:rsid w:val="00922D3B"/>
    <w:rsid w:val="00924AB3"/>
    <w:rsid w:val="00925F10"/>
    <w:rsid w:val="00926233"/>
    <w:rsid w:val="00927227"/>
    <w:rsid w:val="00927F22"/>
    <w:rsid w:val="00930755"/>
    <w:rsid w:val="009318D1"/>
    <w:rsid w:val="009332F3"/>
    <w:rsid w:val="00933CCB"/>
    <w:rsid w:val="00934789"/>
    <w:rsid w:val="00934F8B"/>
    <w:rsid w:val="00935766"/>
    <w:rsid w:val="0093601B"/>
    <w:rsid w:val="00936895"/>
    <w:rsid w:val="00940566"/>
    <w:rsid w:val="009408EF"/>
    <w:rsid w:val="00940EA9"/>
    <w:rsid w:val="00941968"/>
    <w:rsid w:val="00941F5F"/>
    <w:rsid w:val="00942A20"/>
    <w:rsid w:val="00943084"/>
    <w:rsid w:val="0094449A"/>
    <w:rsid w:val="00944914"/>
    <w:rsid w:val="0094497A"/>
    <w:rsid w:val="009450CD"/>
    <w:rsid w:val="009451ED"/>
    <w:rsid w:val="00946718"/>
    <w:rsid w:val="00947F2F"/>
    <w:rsid w:val="00950707"/>
    <w:rsid w:val="00951165"/>
    <w:rsid w:val="00953B88"/>
    <w:rsid w:val="00955DDA"/>
    <w:rsid w:val="00957033"/>
    <w:rsid w:val="00957799"/>
    <w:rsid w:val="00960231"/>
    <w:rsid w:val="00960481"/>
    <w:rsid w:val="009618F9"/>
    <w:rsid w:val="00961ADC"/>
    <w:rsid w:val="00961FA8"/>
    <w:rsid w:val="00962609"/>
    <w:rsid w:val="00963F09"/>
    <w:rsid w:val="0096480B"/>
    <w:rsid w:val="00966772"/>
    <w:rsid w:val="009679E9"/>
    <w:rsid w:val="0097006E"/>
    <w:rsid w:val="00971B73"/>
    <w:rsid w:val="00972217"/>
    <w:rsid w:val="009723DF"/>
    <w:rsid w:val="0097245B"/>
    <w:rsid w:val="00972835"/>
    <w:rsid w:val="00972C7C"/>
    <w:rsid w:val="009733AC"/>
    <w:rsid w:val="0097492F"/>
    <w:rsid w:val="00976DC0"/>
    <w:rsid w:val="00977268"/>
    <w:rsid w:val="00977B41"/>
    <w:rsid w:val="00980090"/>
    <w:rsid w:val="009803DD"/>
    <w:rsid w:val="009805A3"/>
    <w:rsid w:val="0098137D"/>
    <w:rsid w:val="00982091"/>
    <w:rsid w:val="009821DC"/>
    <w:rsid w:val="00982F6E"/>
    <w:rsid w:val="00983109"/>
    <w:rsid w:val="00983C88"/>
    <w:rsid w:val="00985375"/>
    <w:rsid w:val="00986023"/>
    <w:rsid w:val="0098689B"/>
    <w:rsid w:val="009870C8"/>
    <w:rsid w:val="009870EB"/>
    <w:rsid w:val="009876A8"/>
    <w:rsid w:val="00987A74"/>
    <w:rsid w:val="009903E2"/>
    <w:rsid w:val="00990BAD"/>
    <w:rsid w:val="0099318B"/>
    <w:rsid w:val="0099327F"/>
    <w:rsid w:val="00993284"/>
    <w:rsid w:val="0099344C"/>
    <w:rsid w:val="009940F9"/>
    <w:rsid w:val="00994167"/>
    <w:rsid w:val="00994AA9"/>
    <w:rsid w:val="0099515E"/>
    <w:rsid w:val="009959F8"/>
    <w:rsid w:val="00995CF4"/>
    <w:rsid w:val="00996A48"/>
    <w:rsid w:val="00996DA1"/>
    <w:rsid w:val="009978E7"/>
    <w:rsid w:val="00997B33"/>
    <w:rsid w:val="00997EEE"/>
    <w:rsid w:val="00997F83"/>
    <w:rsid w:val="009A1F73"/>
    <w:rsid w:val="009A227F"/>
    <w:rsid w:val="009A285C"/>
    <w:rsid w:val="009A2F93"/>
    <w:rsid w:val="009A36F0"/>
    <w:rsid w:val="009A3AE3"/>
    <w:rsid w:val="009A41B0"/>
    <w:rsid w:val="009A4BB5"/>
    <w:rsid w:val="009A4C19"/>
    <w:rsid w:val="009A4E73"/>
    <w:rsid w:val="009A5182"/>
    <w:rsid w:val="009A5BB4"/>
    <w:rsid w:val="009A6659"/>
    <w:rsid w:val="009A6E6D"/>
    <w:rsid w:val="009A7EAA"/>
    <w:rsid w:val="009B0ACC"/>
    <w:rsid w:val="009B0F2D"/>
    <w:rsid w:val="009B0FE2"/>
    <w:rsid w:val="009B1BE9"/>
    <w:rsid w:val="009B209D"/>
    <w:rsid w:val="009B270B"/>
    <w:rsid w:val="009B341C"/>
    <w:rsid w:val="009B3ED0"/>
    <w:rsid w:val="009B40BD"/>
    <w:rsid w:val="009B45C3"/>
    <w:rsid w:val="009B57F5"/>
    <w:rsid w:val="009B5856"/>
    <w:rsid w:val="009B5CB6"/>
    <w:rsid w:val="009B67F5"/>
    <w:rsid w:val="009B6B7A"/>
    <w:rsid w:val="009B76C5"/>
    <w:rsid w:val="009C06BF"/>
    <w:rsid w:val="009C09BE"/>
    <w:rsid w:val="009C106E"/>
    <w:rsid w:val="009C1338"/>
    <w:rsid w:val="009C19F1"/>
    <w:rsid w:val="009C25E9"/>
    <w:rsid w:val="009C2DDA"/>
    <w:rsid w:val="009C3563"/>
    <w:rsid w:val="009C4BC7"/>
    <w:rsid w:val="009C4BE9"/>
    <w:rsid w:val="009C5652"/>
    <w:rsid w:val="009C5C35"/>
    <w:rsid w:val="009C5C64"/>
    <w:rsid w:val="009C7402"/>
    <w:rsid w:val="009C7E41"/>
    <w:rsid w:val="009D054C"/>
    <w:rsid w:val="009D0ABC"/>
    <w:rsid w:val="009D1F5E"/>
    <w:rsid w:val="009D2DED"/>
    <w:rsid w:val="009D3177"/>
    <w:rsid w:val="009D4DF0"/>
    <w:rsid w:val="009D51E6"/>
    <w:rsid w:val="009D56DC"/>
    <w:rsid w:val="009D5ED8"/>
    <w:rsid w:val="009D65D3"/>
    <w:rsid w:val="009D6C65"/>
    <w:rsid w:val="009D6FB4"/>
    <w:rsid w:val="009E0069"/>
    <w:rsid w:val="009E0566"/>
    <w:rsid w:val="009E0F73"/>
    <w:rsid w:val="009E1FD7"/>
    <w:rsid w:val="009E20AD"/>
    <w:rsid w:val="009E2150"/>
    <w:rsid w:val="009E3008"/>
    <w:rsid w:val="009E4290"/>
    <w:rsid w:val="009F03F3"/>
    <w:rsid w:val="009F0905"/>
    <w:rsid w:val="009F0915"/>
    <w:rsid w:val="009F098D"/>
    <w:rsid w:val="009F1E84"/>
    <w:rsid w:val="009F3E52"/>
    <w:rsid w:val="009F617F"/>
    <w:rsid w:val="009F6F27"/>
    <w:rsid w:val="009F749F"/>
    <w:rsid w:val="009F78BD"/>
    <w:rsid w:val="00A007B0"/>
    <w:rsid w:val="00A00D62"/>
    <w:rsid w:val="00A00E8F"/>
    <w:rsid w:val="00A00FE3"/>
    <w:rsid w:val="00A017EC"/>
    <w:rsid w:val="00A01A7C"/>
    <w:rsid w:val="00A01C6E"/>
    <w:rsid w:val="00A01E57"/>
    <w:rsid w:val="00A030FB"/>
    <w:rsid w:val="00A03E2F"/>
    <w:rsid w:val="00A03E87"/>
    <w:rsid w:val="00A04901"/>
    <w:rsid w:val="00A04E64"/>
    <w:rsid w:val="00A04F43"/>
    <w:rsid w:val="00A057F3"/>
    <w:rsid w:val="00A05FB7"/>
    <w:rsid w:val="00A071C4"/>
    <w:rsid w:val="00A105F5"/>
    <w:rsid w:val="00A12EA4"/>
    <w:rsid w:val="00A1343E"/>
    <w:rsid w:val="00A1346B"/>
    <w:rsid w:val="00A13800"/>
    <w:rsid w:val="00A14522"/>
    <w:rsid w:val="00A14F90"/>
    <w:rsid w:val="00A157E3"/>
    <w:rsid w:val="00A15A0B"/>
    <w:rsid w:val="00A15D48"/>
    <w:rsid w:val="00A16AA5"/>
    <w:rsid w:val="00A17886"/>
    <w:rsid w:val="00A20726"/>
    <w:rsid w:val="00A214D5"/>
    <w:rsid w:val="00A2238F"/>
    <w:rsid w:val="00A22C5A"/>
    <w:rsid w:val="00A22FCB"/>
    <w:rsid w:val="00A23092"/>
    <w:rsid w:val="00A2385C"/>
    <w:rsid w:val="00A23DB0"/>
    <w:rsid w:val="00A24049"/>
    <w:rsid w:val="00A24A7E"/>
    <w:rsid w:val="00A25180"/>
    <w:rsid w:val="00A25702"/>
    <w:rsid w:val="00A25C1A"/>
    <w:rsid w:val="00A25C9B"/>
    <w:rsid w:val="00A261F5"/>
    <w:rsid w:val="00A26360"/>
    <w:rsid w:val="00A26714"/>
    <w:rsid w:val="00A27BC3"/>
    <w:rsid w:val="00A30899"/>
    <w:rsid w:val="00A30AFD"/>
    <w:rsid w:val="00A31702"/>
    <w:rsid w:val="00A31D6F"/>
    <w:rsid w:val="00A327A1"/>
    <w:rsid w:val="00A328E3"/>
    <w:rsid w:val="00A32DC2"/>
    <w:rsid w:val="00A32FA7"/>
    <w:rsid w:val="00A33357"/>
    <w:rsid w:val="00A34DCF"/>
    <w:rsid w:val="00A3674B"/>
    <w:rsid w:val="00A36947"/>
    <w:rsid w:val="00A37372"/>
    <w:rsid w:val="00A374E8"/>
    <w:rsid w:val="00A37A32"/>
    <w:rsid w:val="00A406CC"/>
    <w:rsid w:val="00A40B79"/>
    <w:rsid w:val="00A40D49"/>
    <w:rsid w:val="00A40FE9"/>
    <w:rsid w:val="00A41CA1"/>
    <w:rsid w:val="00A4207F"/>
    <w:rsid w:val="00A424CB"/>
    <w:rsid w:val="00A42AA2"/>
    <w:rsid w:val="00A42CA0"/>
    <w:rsid w:val="00A42D2A"/>
    <w:rsid w:val="00A43150"/>
    <w:rsid w:val="00A435AE"/>
    <w:rsid w:val="00A43DF3"/>
    <w:rsid w:val="00A44656"/>
    <w:rsid w:val="00A4491F"/>
    <w:rsid w:val="00A45C85"/>
    <w:rsid w:val="00A47201"/>
    <w:rsid w:val="00A47B52"/>
    <w:rsid w:val="00A47EDB"/>
    <w:rsid w:val="00A50742"/>
    <w:rsid w:val="00A50C5F"/>
    <w:rsid w:val="00A51542"/>
    <w:rsid w:val="00A51A71"/>
    <w:rsid w:val="00A51B86"/>
    <w:rsid w:val="00A52E49"/>
    <w:rsid w:val="00A54573"/>
    <w:rsid w:val="00A5475F"/>
    <w:rsid w:val="00A54783"/>
    <w:rsid w:val="00A54AFE"/>
    <w:rsid w:val="00A56C58"/>
    <w:rsid w:val="00A56CD2"/>
    <w:rsid w:val="00A57FB8"/>
    <w:rsid w:val="00A60215"/>
    <w:rsid w:val="00A607E1"/>
    <w:rsid w:val="00A60879"/>
    <w:rsid w:val="00A611DD"/>
    <w:rsid w:val="00A61F10"/>
    <w:rsid w:val="00A628E1"/>
    <w:rsid w:val="00A630B7"/>
    <w:rsid w:val="00A633B5"/>
    <w:rsid w:val="00A64CED"/>
    <w:rsid w:val="00A64EB2"/>
    <w:rsid w:val="00A66B0B"/>
    <w:rsid w:val="00A66DB5"/>
    <w:rsid w:val="00A7198D"/>
    <w:rsid w:val="00A71FB1"/>
    <w:rsid w:val="00A7224C"/>
    <w:rsid w:val="00A72C85"/>
    <w:rsid w:val="00A748E1"/>
    <w:rsid w:val="00A7570E"/>
    <w:rsid w:val="00A7634F"/>
    <w:rsid w:val="00A7646D"/>
    <w:rsid w:val="00A76588"/>
    <w:rsid w:val="00A76D7E"/>
    <w:rsid w:val="00A77337"/>
    <w:rsid w:val="00A77617"/>
    <w:rsid w:val="00A77E10"/>
    <w:rsid w:val="00A8042A"/>
    <w:rsid w:val="00A81492"/>
    <w:rsid w:val="00A81D60"/>
    <w:rsid w:val="00A81F6E"/>
    <w:rsid w:val="00A826C9"/>
    <w:rsid w:val="00A82DEB"/>
    <w:rsid w:val="00A82E88"/>
    <w:rsid w:val="00A8309F"/>
    <w:rsid w:val="00A835D0"/>
    <w:rsid w:val="00A856F9"/>
    <w:rsid w:val="00A85B5B"/>
    <w:rsid w:val="00A85E38"/>
    <w:rsid w:val="00A861A7"/>
    <w:rsid w:val="00A8662C"/>
    <w:rsid w:val="00A868E7"/>
    <w:rsid w:val="00A86D31"/>
    <w:rsid w:val="00A870B5"/>
    <w:rsid w:val="00A87551"/>
    <w:rsid w:val="00A90C14"/>
    <w:rsid w:val="00A9114C"/>
    <w:rsid w:val="00A916B5"/>
    <w:rsid w:val="00A91FAF"/>
    <w:rsid w:val="00A9320D"/>
    <w:rsid w:val="00A9509D"/>
    <w:rsid w:val="00A958B6"/>
    <w:rsid w:val="00A95ACB"/>
    <w:rsid w:val="00A96D3E"/>
    <w:rsid w:val="00A97A58"/>
    <w:rsid w:val="00A97A66"/>
    <w:rsid w:val="00AA02A3"/>
    <w:rsid w:val="00AA0D48"/>
    <w:rsid w:val="00AA1604"/>
    <w:rsid w:val="00AA24EB"/>
    <w:rsid w:val="00AA3BE8"/>
    <w:rsid w:val="00AA4849"/>
    <w:rsid w:val="00AA6406"/>
    <w:rsid w:val="00AA720B"/>
    <w:rsid w:val="00AA7E92"/>
    <w:rsid w:val="00AB017D"/>
    <w:rsid w:val="00AB1067"/>
    <w:rsid w:val="00AB1B79"/>
    <w:rsid w:val="00AB34AA"/>
    <w:rsid w:val="00AB3A04"/>
    <w:rsid w:val="00AB4BA8"/>
    <w:rsid w:val="00AB5DE2"/>
    <w:rsid w:val="00AB6775"/>
    <w:rsid w:val="00AB67EE"/>
    <w:rsid w:val="00AB69A1"/>
    <w:rsid w:val="00AB6AEB"/>
    <w:rsid w:val="00AC07F7"/>
    <w:rsid w:val="00AC093B"/>
    <w:rsid w:val="00AC14C8"/>
    <w:rsid w:val="00AC1E60"/>
    <w:rsid w:val="00AC21A5"/>
    <w:rsid w:val="00AC2EBC"/>
    <w:rsid w:val="00AC40EF"/>
    <w:rsid w:val="00AC41DA"/>
    <w:rsid w:val="00AC45B8"/>
    <w:rsid w:val="00AC4A56"/>
    <w:rsid w:val="00AC4CED"/>
    <w:rsid w:val="00AC571F"/>
    <w:rsid w:val="00AC5866"/>
    <w:rsid w:val="00AC5D01"/>
    <w:rsid w:val="00AC5D8E"/>
    <w:rsid w:val="00AC6538"/>
    <w:rsid w:val="00AC65A2"/>
    <w:rsid w:val="00AC65EE"/>
    <w:rsid w:val="00AC6BAC"/>
    <w:rsid w:val="00AC740D"/>
    <w:rsid w:val="00AC7D44"/>
    <w:rsid w:val="00AD0471"/>
    <w:rsid w:val="00AD083F"/>
    <w:rsid w:val="00AD29DD"/>
    <w:rsid w:val="00AD2E9C"/>
    <w:rsid w:val="00AD3622"/>
    <w:rsid w:val="00AD3E94"/>
    <w:rsid w:val="00AD3FAD"/>
    <w:rsid w:val="00AD5166"/>
    <w:rsid w:val="00AD5617"/>
    <w:rsid w:val="00AD579C"/>
    <w:rsid w:val="00AD57E1"/>
    <w:rsid w:val="00AD5A32"/>
    <w:rsid w:val="00AD5F93"/>
    <w:rsid w:val="00AD6278"/>
    <w:rsid w:val="00AD7318"/>
    <w:rsid w:val="00AD7339"/>
    <w:rsid w:val="00AD78EA"/>
    <w:rsid w:val="00AD7FEB"/>
    <w:rsid w:val="00AE0B7A"/>
    <w:rsid w:val="00AE1681"/>
    <w:rsid w:val="00AE1FF4"/>
    <w:rsid w:val="00AE438E"/>
    <w:rsid w:val="00AE64A7"/>
    <w:rsid w:val="00AE799A"/>
    <w:rsid w:val="00AF053C"/>
    <w:rsid w:val="00AF070E"/>
    <w:rsid w:val="00AF1856"/>
    <w:rsid w:val="00AF3162"/>
    <w:rsid w:val="00AF3CFE"/>
    <w:rsid w:val="00AF3FF1"/>
    <w:rsid w:val="00AF4644"/>
    <w:rsid w:val="00AF490E"/>
    <w:rsid w:val="00AF5795"/>
    <w:rsid w:val="00AF5ED1"/>
    <w:rsid w:val="00AF6EEC"/>
    <w:rsid w:val="00B00631"/>
    <w:rsid w:val="00B00786"/>
    <w:rsid w:val="00B007F7"/>
    <w:rsid w:val="00B00D53"/>
    <w:rsid w:val="00B028F2"/>
    <w:rsid w:val="00B03106"/>
    <w:rsid w:val="00B03110"/>
    <w:rsid w:val="00B03AE0"/>
    <w:rsid w:val="00B03B71"/>
    <w:rsid w:val="00B03DE4"/>
    <w:rsid w:val="00B03F57"/>
    <w:rsid w:val="00B04715"/>
    <w:rsid w:val="00B04CAC"/>
    <w:rsid w:val="00B059AF"/>
    <w:rsid w:val="00B05AC8"/>
    <w:rsid w:val="00B07230"/>
    <w:rsid w:val="00B0745C"/>
    <w:rsid w:val="00B106E9"/>
    <w:rsid w:val="00B10EAD"/>
    <w:rsid w:val="00B1125F"/>
    <w:rsid w:val="00B11368"/>
    <w:rsid w:val="00B1151C"/>
    <w:rsid w:val="00B11809"/>
    <w:rsid w:val="00B123F3"/>
    <w:rsid w:val="00B13099"/>
    <w:rsid w:val="00B130D5"/>
    <w:rsid w:val="00B132C8"/>
    <w:rsid w:val="00B13922"/>
    <w:rsid w:val="00B13A15"/>
    <w:rsid w:val="00B14385"/>
    <w:rsid w:val="00B154A8"/>
    <w:rsid w:val="00B15559"/>
    <w:rsid w:val="00B15707"/>
    <w:rsid w:val="00B16011"/>
    <w:rsid w:val="00B167BF"/>
    <w:rsid w:val="00B17078"/>
    <w:rsid w:val="00B17A95"/>
    <w:rsid w:val="00B20197"/>
    <w:rsid w:val="00B203D4"/>
    <w:rsid w:val="00B20565"/>
    <w:rsid w:val="00B20D23"/>
    <w:rsid w:val="00B21ABF"/>
    <w:rsid w:val="00B2254D"/>
    <w:rsid w:val="00B2264A"/>
    <w:rsid w:val="00B2391C"/>
    <w:rsid w:val="00B269E2"/>
    <w:rsid w:val="00B26E93"/>
    <w:rsid w:val="00B2753B"/>
    <w:rsid w:val="00B3017B"/>
    <w:rsid w:val="00B306C4"/>
    <w:rsid w:val="00B30AE8"/>
    <w:rsid w:val="00B323D3"/>
    <w:rsid w:val="00B323D6"/>
    <w:rsid w:val="00B346CB"/>
    <w:rsid w:val="00B3487B"/>
    <w:rsid w:val="00B35381"/>
    <w:rsid w:val="00B356FA"/>
    <w:rsid w:val="00B361B3"/>
    <w:rsid w:val="00B36264"/>
    <w:rsid w:val="00B3645F"/>
    <w:rsid w:val="00B36BBF"/>
    <w:rsid w:val="00B36C3D"/>
    <w:rsid w:val="00B3721A"/>
    <w:rsid w:val="00B37943"/>
    <w:rsid w:val="00B379C3"/>
    <w:rsid w:val="00B37BCD"/>
    <w:rsid w:val="00B37DAF"/>
    <w:rsid w:val="00B37EA6"/>
    <w:rsid w:val="00B40044"/>
    <w:rsid w:val="00B40109"/>
    <w:rsid w:val="00B405CC"/>
    <w:rsid w:val="00B41CA8"/>
    <w:rsid w:val="00B42C2B"/>
    <w:rsid w:val="00B4302B"/>
    <w:rsid w:val="00B4351C"/>
    <w:rsid w:val="00B43A41"/>
    <w:rsid w:val="00B44695"/>
    <w:rsid w:val="00B45239"/>
    <w:rsid w:val="00B45311"/>
    <w:rsid w:val="00B47362"/>
    <w:rsid w:val="00B502F5"/>
    <w:rsid w:val="00B52D8E"/>
    <w:rsid w:val="00B53312"/>
    <w:rsid w:val="00B53911"/>
    <w:rsid w:val="00B53A96"/>
    <w:rsid w:val="00B5411E"/>
    <w:rsid w:val="00B542E9"/>
    <w:rsid w:val="00B544F8"/>
    <w:rsid w:val="00B55CCD"/>
    <w:rsid w:val="00B56141"/>
    <w:rsid w:val="00B56392"/>
    <w:rsid w:val="00B5653B"/>
    <w:rsid w:val="00B570FE"/>
    <w:rsid w:val="00B57EFE"/>
    <w:rsid w:val="00B60B3E"/>
    <w:rsid w:val="00B61C61"/>
    <w:rsid w:val="00B61FE5"/>
    <w:rsid w:val="00B62D87"/>
    <w:rsid w:val="00B6381B"/>
    <w:rsid w:val="00B63A3B"/>
    <w:rsid w:val="00B6427E"/>
    <w:rsid w:val="00B6483B"/>
    <w:rsid w:val="00B653E0"/>
    <w:rsid w:val="00B657F9"/>
    <w:rsid w:val="00B6586C"/>
    <w:rsid w:val="00B66809"/>
    <w:rsid w:val="00B670D4"/>
    <w:rsid w:val="00B672C5"/>
    <w:rsid w:val="00B67BE3"/>
    <w:rsid w:val="00B70623"/>
    <w:rsid w:val="00B71038"/>
    <w:rsid w:val="00B73676"/>
    <w:rsid w:val="00B73A4A"/>
    <w:rsid w:val="00B7414A"/>
    <w:rsid w:val="00B74D7D"/>
    <w:rsid w:val="00B7517C"/>
    <w:rsid w:val="00B76039"/>
    <w:rsid w:val="00B770C8"/>
    <w:rsid w:val="00B805F5"/>
    <w:rsid w:val="00B81974"/>
    <w:rsid w:val="00B82C13"/>
    <w:rsid w:val="00B83CB3"/>
    <w:rsid w:val="00B84880"/>
    <w:rsid w:val="00B84DAA"/>
    <w:rsid w:val="00B84E1C"/>
    <w:rsid w:val="00B8549B"/>
    <w:rsid w:val="00B85630"/>
    <w:rsid w:val="00B859B8"/>
    <w:rsid w:val="00B864DE"/>
    <w:rsid w:val="00B867B8"/>
    <w:rsid w:val="00B877BD"/>
    <w:rsid w:val="00B906B6"/>
    <w:rsid w:val="00B917F5"/>
    <w:rsid w:val="00B92584"/>
    <w:rsid w:val="00B925DD"/>
    <w:rsid w:val="00B94485"/>
    <w:rsid w:val="00B95AAF"/>
    <w:rsid w:val="00B96DC6"/>
    <w:rsid w:val="00B96F89"/>
    <w:rsid w:val="00B97628"/>
    <w:rsid w:val="00B97661"/>
    <w:rsid w:val="00BA14F3"/>
    <w:rsid w:val="00BA16E9"/>
    <w:rsid w:val="00BA1A96"/>
    <w:rsid w:val="00BA274B"/>
    <w:rsid w:val="00BA2CAB"/>
    <w:rsid w:val="00BA2CF6"/>
    <w:rsid w:val="00BA2F16"/>
    <w:rsid w:val="00BA310A"/>
    <w:rsid w:val="00BA31B8"/>
    <w:rsid w:val="00BA3286"/>
    <w:rsid w:val="00BA4EC3"/>
    <w:rsid w:val="00BA4FF7"/>
    <w:rsid w:val="00BA50B4"/>
    <w:rsid w:val="00BA7342"/>
    <w:rsid w:val="00BA78DF"/>
    <w:rsid w:val="00BA7BB5"/>
    <w:rsid w:val="00BA7E60"/>
    <w:rsid w:val="00BB173D"/>
    <w:rsid w:val="00BB1AB3"/>
    <w:rsid w:val="00BB3CC3"/>
    <w:rsid w:val="00BB49C3"/>
    <w:rsid w:val="00BB4FF0"/>
    <w:rsid w:val="00BB5EF5"/>
    <w:rsid w:val="00BB613D"/>
    <w:rsid w:val="00BB65CC"/>
    <w:rsid w:val="00BC0852"/>
    <w:rsid w:val="00BC1417"/>
    <w:rsid w:val="00BC2144"/>
    <w:rsid w:val="00BC262E"/>
    <w:rsid w:val="00BC2A4D"/>
    <w:rsid w:val="00BC2C5A"/>
    <w:rsid w:val="00BC386D"/>
    <w:rsid w:val="00BC40C4"/>
    <w:rsid w:val="00BC4396"/>
    <w:rsid w:val="00BC4676"/>
    <w:rsid w:val="00BC46A6"/>
    <w:rsid w:val="00BC4A4D"/>
    <w:rsid w:val="00BC696F"/>
    <w:rsid w:val="00BC7A5B"/>
    <w:rsid w:val="00BD02D1"/>
    <w:rsid w:val="00BD0DE0"/>
    <w:rsid w:val="00BD22DC"/>
    <w:rsid w:val="00BD3B72"/>
    <w:rsid w:val="00BD410B"/>
    <w:rsid w:val="00BD6250"/>
    <w:rsid w:val="00BD6496"/>
    <w:rsid w:val="00BD6C20"/>
    <w:rsid w:val="00BD7C86"/>
    <w:rsid w:val="00BE05EE"/>
    <w:rsid w:val="00BE0C52"/>
    <w:rsid w:val="00BE14D9"/>
    <w:rsid w:val="00BE1A09"/>
    <w:rsid w:val="00BE1F02"/>
    <w:rsid w:val="00BE3ADB"/>
    <w:rsid w:val="00BE3CCD"/>
    <w:rsid w:val="00BE4832"/>
    <w:rsid w:val="00BE5021"/>
    <w:rsid w:val="00BE7548"/>
    <w:rsid w:val="00BE78BD"/>
    <w:rsid w:val="00BF0246"/>
    <w:rsid w:val="00BF2DD2"/>
    <w:rsid w:val="00BF3D7D"/>
    <w:rsid w:val="00BF4D44"/>
    <w:rsid w:val="00BF4F99"/>
    <w:rsid w:val="00BF512C"/>
    <w:rsid w:val="00BF57FC"/>
    <w:rsid w:val="00BF78D1"/>
    <w:rsid w:val="00C000A8"/>
    <w:rsid w:val="00C00B90"/>
    <w:rsid w:val="00C018BE"/>
    <w:rsid w:val="00C01CBC"/>
    <w:rsid w:val="00C037F6"/>
    <w:rsid w:val="00C04095"/>
    <w:rsid w:val="00C044FE"/>
    <w:rsid w:val="00C06655"/>
    <w:rsid w:val="00C066E7"/>
    <w:rsid w:val="00C071A8"/>
    <w:rsid w:val="00C10AD0"/>
    <w:rsid w:val="00C10DE8"/>
    <w:rsid w:val="00C10E2A"/>
    <w:rsid w:val="00C11714"/>
    <w:rsid w:val="00C11FA3"/>
    <w:rsid w:val="00C12161"/>
    <w:rsid w:val="00C128F1"/>
    <w:rsid w:val="00C12B73"/>
    <w:rsid w:val="00C13934"/>
    <w:rsid w:val="00C13E4C"/>
    <w:rsid w:val="00C13EDA"/>
    <w:rsid w:val="00C144AB"/>
    <w:rsid w:val="00C145B2"/>
    <w:rsid w:val="00C14EEB"/>
    <w:rsid w:val="00C14EF0"/>
    <w:rsid w:val="00C14F38"/>
    <w:rsid w:val="00C1559E"/>
    <w:rsid w:val="00C15E79"/>
    <w:rsid w:val="00C17092"/>
    <w:rsid w:val="00C1745C"/>
    <w:rsid w:val="00C17D49"/>
    <w:rsid w:val="00C2065F"/>
    <w:rsid w:val="00C207A3"/>
    <w:rsid w:val="00C22663"/>
    <w:rsid w:val="00C22EEF"/>
    <w:rsid w:val="00C23B79"/>
    <w:rsid w:val="00C23F60"/>
    <w:rsid w:val="00C2594C"/>
    <w:rsid w:val="00C25DF1"/>
    <w:rsid w:val="00C2683A"/>
    <w:rsid w:val="00C26F50"/>
    <w:rsid w:val="00C277F0"/>
    <w:rsid w:val="00C278B0"/>
    <w:rsid w:val="00C27B65"/>
    <w:rsid w:val="00C27BBF"/>
    <w:rsid w:val="00C27EB9"/>
    <w:rsid w:val="00C3099D"/>
    <w:rsid w:val="00C32A94"/>
    <w:rsid w:val="00C332E8"/>
    <w:rsid w:val="00C33B84"/>
    <w:rsid w:val="00C33D3E"/>
    <w:rsid w:val="00C343F2"/>
    <w:rsid w:val="00C35AD9"/>
    <w:rsid w:val="00C35BCC"/>
    <w:rsid w:val="00C361D7"/>
    <w:rsid w:val="00C36EC0"/>
    <w:rsid w:val="00C3756D"/>
    <w:rsid w:val="00C37B13"/>
    <w:rsid w:val="00C406F4"/>
    <w:rsid w:val="00C41B85"/>
    <w:rsid w:val="00C436AC"/>
    <w:rsid w:val="00C43863"/>
    <w:rsid w:val="00C4610E"/>
    <w:rsid w:val="00C461B3"/>
    <w:rsid w:val="00C47649"/>
    <w:rsid w:val="00C511E7"/>
    <w:rsid w:val="00C511EB"/>
    <w:rsid w:val="00C5185D"/>
    <w:rsid w:val="00C51918"/>
    <w:rsid w:val="00C519C8"/>
    <w:rsid w:val="00C51A51"/>
    <w:rsid w:val="00C52244"/>
    <w:rsid w:val="00C522B8"/>
    <w:rsid w:val="00C5239A"/>
    <w:rsid w:val="00C535E5"/>
    <w:rsid w:val="00C53AA3"/>
    <w:rsid w:val="00C53F10"/>
    <w:rsid w:val="00C544E7"/>
    <w:rsid w:val="00C55955"/>
    <w:rsid w:val="00C56D90"/>
    <w:rsid w:val="00C57832"/>
    <w:rsid w:val="00C606BF"/>
    <w:rsid w:val="00C60A8A"/>
    <w:rsid w:val="00C60B08"/>
    <w:rsid w:val="00C643E2"/>
    <w:rsid w:val="00C6457C"/>
    <w:rsid w:val="00C647DF"/>
    <w:rsid w:val="00C648BC"/>
    <w:rsid w:val="00C64FDD"/>
    <w:rsid w:val="00C665BD"/>
    <w:rsid w:val="00C669BB"/>
    <w:rsid w:val="00C66AE1"/>
    <w:rsid w:val="00C66B1D"/>
    <w:rsid w:val="00C676C6"/>
    <w:rsid w:val="00C67B42"/>
    <w:rsid w:val="00C70C88"/>
    <w:rsid w:val="00C719EC"/>
    <w:rsid w:val="00C727ED"/>
    <w:rsid w:val="00C730DF"/>
    <w:rsid w:val="00C74104"/>
    <w:rsid w:val="00C7450A"/>
    <w:rsid w:val="00C75325"/>
    <w:rsid w:val="00C75EAB"/>
    <w:rsid w:val="00C764BB"/>
    <w:rsid w:val="00C766A1"/>
    <w:rsid w:val="00C76E26"/>
    <w:rsid w:val="00C77AEC"/>
    <w:rsid w:val="00C77CD5"/>
    <w:rsid w:val="00C8079B"/>
    <w:rsid w:val="00C80DBF"/>
    <w:rsid w:val="00C80E9D"/>
    <w:rsid w:val="00C81493"/>
    <w:rsid w:val="00C8350A"/>
    <w:rsid w:val="00C84CBC"/>
    <w:rsid w:val="00C85300"/>
    <w:rsid w:val="00C85828"/>
    <w:rsid w:val="00C85B03"/>
    <w:rsid w:val="00C86296"/>
    <w:rsid w:val="00C8685F"/>
    <w:rsid w:val="00C873CB"/>
    <w:rsid w:val="00C877A1"/>
    <w:rsid w:val="00C90571"/>
    <w:rsid w:val="00C90FA3"/>
    <w:rsid w:val="00C91E72"/>
    <w:rsid w:val="00C92A73"/>
    <w:rsid w:val="00C92CF5"/>
    <w:rsid w:val="00C93AE9"/>
    <w:rsid w:val="00C93EA7"/>
    <w:rsid w:val="00C943C9"/>
    <w:rsid w:val="00C94444"/>
    <w:rsid w:val="00C95C7E"/>
    <w:rsid w:val="00C95FC9"/>
    <w:rsid w:val="00CA122B"/>
    <w:rsid w:val="00CA14C3"/>
    <w:rsid w:val="00CA1B10"/>
    <w:rsid w:val="00CA2BDA"/>
    <w:rsid w:val="00CA39F3"/>
    <w:rsid w:val="00CA3E09"/>
    <w:rsid w:val="00CA3E80"/>
    <w:rsid w:val="00CA47E5"/>
    <w:rsid w:val="00CA6117"/>
    <w:rsid w:val="00CA6684"/>
    <w:rsid w:val="00CA7D27"/>
    <w:rsid w:val="00CB030B"/>
    <w:rsid w:val="00CB1CCD"/>
    <w:rsid w:val="00CB2166"/>
    <w:rsid w:val="00CB2D17"/>
    <w:rsid w:val="00CB2DFB"/>
    <w:rsid w:val="00CB3C59"/>
    <w:rsid w:val="00CB3DB0"/>
    <w:rsid w:val="00CB3F6E"/>
    <w:rsid w:val="00CB4A35"/>
    <w:rsid w:val="00CB4AB0"/>
    <w:rsid w:val="00CB4E6E"/>
    <w:rsid w:val="00CB542C"/>
    <w:rsid w:val="00CB5796"/>
    <w:rsid w:val="00CB694F"/>
    <w:rsid w:val="00CB7029"/>
    <w:rsid w:val="00CB74A9"/>
    <w:rsid w:val="00CB76E4"/>
    <w:rsid w:val="00CB7DEB"/>
    <w:rsid w:val="00CC2E02"/>
    <w:rsid w:val="00CC38C1"/>
    <w:rsid w:val="00CC3955"/>
    <w:rsid w:val="00CC3B6B"/>
    <w:rsid w:val="00CC3E1B"/>
    <w:rsid w:val="00CC478F"/>
    <w:rsid w:val="00CC58C9"/>
    <w:rsid w:val="00CC5F4A"/>
    <w:rsid w:val="00CC6678"/>
    <w:rsid w:val="00CC6730"/>
    <w:rsid w:val="00CC7432"/>
    <w:rsid w:val="00CD0159"/>
    <w:rsid w:val="00CD0BC9"/>
    <w:rsid w:val="00CD147E"/>
    <w:rsid w:val="00CD28B0"/>
    <w:rsid w:val="00CD2A65"/>
    <w:rsid w:val="00CD3F29"/>
    <w:rsid w:val="00CD47B1"/>
    <w:rsid w:val="00CD636A"/>
    <w:rsid w:val="00CD6872"/>
    <w:rsid w:val="00CD6973"/>
    <w:rsid w:val="00CD7F6B"/>
    <w:rsid w:val="00CE000B"/>
    <w:rsid w:val="00CE0129"/>
    <w:rsid w:val="00CE0600"/>
    <w:rsid w:val="00CE34DB"/>
    <w:rsid w:val="00CE3C62"/>
    <w:rsid w:val="00CE536A"/>
    <w:rsid w:val="00CE568A"/>
    <w:rsid w:val="00CE5737"/>
    <w:rsid w:val="00CE5B8E"/>
    <w:rsid w:val="00CE600E"/>
    <w:rsid w:val="00CE6217"/>
    <w:rsid w:val="00CE66A3"/>
    <w:rsid w:val="00CE6C9E"/>
    <w:rsid w:val="00CE6FDF"/>
    <w:rsid w:val="00CE7688"/>
    <w:rsid w:val="00CF0027"/>
    <w:rsid w:val="00CF0B9D"/>
    <w:rsid w:val="00CF0D93"/>
    <w:rsid w:val="00CF1724"/>
    <w:rsid w:val="00CF2696"/>
    <w:rsid w:val="00CF285A"/>
    <w:rsid w:val="00CF3812"/>
    <w:rsid w:val="00CF4139"/>
    <w:rsid w:val="00CF4504"/>
    <w:rsid w:val="00CF4EDB"/>
    <w:rsid w:val="00CF6911"/>
    <w:rsid w:val="00CF7D59"/>
    <w:rsid w:val="00CF7E23"/>
    <w:rsid w:val="00D012CB"/>
    <w:rsid w:val="00D02995"/>
    <w:rsid w:val="00D0329C"/>
    <w:rsid w:val="00D03A85"/>
    <w:rsid w:val="00D03A90"/>
    <w:rsid w:val="00D03F84"/>
    <w:rsid w:val="00D040AF"/>
    <w:rsid w:val="00D040B4"/>
    <w:rsid w:val="00D0436D"/>
    <w:rsid w:val="00D049EC"/>
    <w:rsid w:val="00D04A91"/>
    <w:rsid w:val="00D04CD4"/>
    <w:rsid w:val="00D054A4"/>
    <w:rsid w:val="00D05CCC"/>
    <w:rsid w:val="00D061E0"/>
    <w:rsid w:val="00D06497"/>
    <w:rsid w:val="00D069F0"/>
    <w:rsid w:val="00D0733E"/>
    <w:rsid w:val="00D07C98"/>
    <w:rsid w:val="00D101B2"/>
    <w:rsid w:val="00D107B2"/>
    <w:rsid w:val="00D1080E"/>
    <w:rsid w:val="00D10E1D"/>
    <w:rsid w:val="00D11086"/>
    <w:rsid w:val="00D111B9"/>
    <w:rsid w:val="00D12122"/>
    <w:rsid w:val="00D128FC"/>
    <w:rsid w:val="00D12C77"/>
    <w:rsid w:val="00D1341B"/>
    <w:rsid w:val="00D135C8"/>
    <w:rsid w:val="00D13677"/>
    <w:rsid w:val="00D13F2C"/>
    <w:rsid w:val="00D144CE"/>
    <w:rsid w:val="00D14874"/>
    <w:rsid w:val="00D1529B"/>
    <w:rsid w:val="00D157F2"/>
    <w:rsid w:val="00D16B9F"/>
    <w:rsid w:val="00D17361"/>
    <w:rsid w:val="00D17449"/>
    <w:rsid w:val="00D17792"/>
    <w:rsid w:val="00D17F8A"/>
    <w:rsid w:val="00D20FB3"/>
    <w:rsid w:val="00D21410"/>
    <w:rsid w:val="00D21A20"/>
    <w:rsid w:val="00D2240F"/>
    <w:rsid w:val="00D2298D"/>
    <w:rsid w:val="00D23838"/>
    <w:rsid w:val="00D24210"/>
    <w:rsid w:val="00D256FF"/>
    <w:rsid w:val="00D260D4"/>
    <w:rsid w:val="00D30812"/>
    <w:rsid w:val="00D30990"/>
    <w:rsid w:val="00D31310"/>
    <w:rsid w:val="00D316CD"/>
    <w:rsid w:val="00D318E5"/>
    <w:rsid w:val="00D31E49"/>
    <w:rsid w:val="00D330B6"/>
    <w:rsid w:val="00D334F5"/>
    <w:rsid w:val="00D337C9"/>
    <w:rsid w:val="00D3462A"/>
    <w:rsid w:val="00D34AA6"/>
    <w:rsid w:val="00D35419"/>
    <w:rsid w:val="00D35BD0"/>
    <w:rsid w:val="00D35C29"/>
    <w:rsid w:val="00D35C76"/>
    <w:rsid w:val="00D35D55"/>
    <w:rsid w:val="00D35E5E"/>
    <w:rsid w:val="00D35F20"/>
    <w:rsid w:val="00D36965"/>
    <w:rsid w:val="00D36F10"/>
    <w:rsid w:val="00D3795C"/>
    <w:rsid w:val="00D41148"/>
    <w:rsid w:val="00D41368"/>
    <w:rsid w:val="00D41AE5"/>
    <w:rsid w:val="00D42AC7"/>
    <w:rsid w:val="00D44A5C"/>
    <w:rsid w:val="00D44B2D"/>
    <w:rsid w:val="00D463AA"/>
    <w:rsid w:val="00D46AF0"/>
    <w:rsid w:val="00D470D2"/>
    <w:rsid w:val="00D5047B"/>
    <w:rsid w:val="00D5198E"/>
    <w:rsid w:val="00D52539"/>
    <w:rsid w:val="00D53589"/>
    <w:rsid w:val="00D536B0"/>
    <w:rsid w:val="00D53AA0"/>
    <w:rsid w:val="00D53BB3"/>
    <w:rsid w:val="00D53F6B"/>
    <w:rsid w:val="00D549FE"/>
    <w:rsid w:val="00D56DA9"/>
    <w:rsid w:val="00D576CE"/>
    <w:rsid w:val="00D57E50"/>
    <w:rsid w:val="00D61CD7"/>
    <w:rsid w:val="00D62C1B"/>
    <w:rsid w:val="00D64244"/>
    <w:rsid w:val="00D648E2"/>
    <w:rsid w:val="00D6579B"/>
    <w:rsid w:val="00D65D44"/>
    <w:rsid w:val="00D66217"/>
    <w:rsid w:val="00D67D55"/>
    <w:rsid w:val="00D713B1"/>
    <w:rsid w:val="00D71B57"/>
    <w:rsid w:val="00D73467"/>
    <w:rsid w:val="00D741C7"/>
    <w:rsid w:val="00D74862"/>
    <w:rsid w:val="00D74F0C"/>
    <w:rsid w:val="00D75159"/>
    <w:rsid w:val="00D7521A"/>
    <w:rsid w:val="00D759CF"/>
    <w:rsid w:val="00D75AD2"/>
    <w:rsid w:val="00D765B9"/>
    <w:rsid w:val="00D7664C"/>
    <w:rsid w:val="00D76925"/>
    <w:rsid w:val="00D7717D"/>
    <w:rsid w:val="00D77268"/>
    <w:rsid w:val="00D77D38"/>
    <w:rsid w:val="00D82EDE"/>
    <w:rsid w:val="00D831D1"/>
    <w:rsid w:val="00D8386F"/>
    <w:rsid w:val="00D84346"/>
    <w:rsid w:val="00D84CBF"/>
    <w:rsid w:val="00D85366"/>
    <w:rsid w:val="00D856A7"/>
    <w:rsid w:val="00D85DDD"/>
    <w:rsid w:val="00D86A78"/>
    <w:rsid w:val="00D86E32"/>
    <w:rsid w:val="00D87A1F"/>
    <w:rsid w:val="00D87EE5"/>
    <w:rsid w:val="00D9104E"/>
    <w:rsid w:val="00D913A5"/>
    <w:rsid w:val="00D91BBA"/>
    <w:rsid w:val="00D9415E"/>
    <w:rsid w:val="00D944D2"/>
    <w:rsid w:val="00D945DC"/>
    <w:rsid w:val="00D94658"/>
    <w:rsid w:val="00D9481E"/>
    <w:rsid w:val="00D954D8"/>
    <w:rsid w:val="00D9559C"/>
    <w:rsid w:val="00D95983"/>
    <w:rsid w:val="00D95F5D"/>
    <w:rsid w:val="00D9778B"/>
    <w:rsid w:val="00D97D8E"/>
    <w:rsid w:val="00DA0226"/>
    <w:rsid w:val="00DA09F6"/>
    <w:rsid w:val="00DA0E61"/>
    <w:rsid w:val="00DA1AD9"/>
    <w:rsid w:val="00DA1B30"/>
    <w:rsid w:val="00DA1F02"/>
    <w:rsid w:val="00DA27A7"/>
    <w:rsid w:val="00DA35D0"/>
    <w:rsid w:val="00DA3616"/>
    <w:rsid w:val="00DA4B0F"/>
    <w:rsid w:val="00DA4B28"/>
    <w:rsid w:val="00DA55CC"/>
    <w:rsid w:val="00DA6139"/>
    <w:rsid w:val="00DA6F72"/>
    <w:rsid w:val="00DA70F7"/>
    <w:rsid w:val="00DA7188"/>
    <w:rsid w:val="00DA763E"/>
    <w:rsid w:val="00DA7816"/>
    <w:rsid w:val="00DA79C3"/>
    <w:rsid w:val="00DA7F1D"/>
    <w:rsid w:val="00DB0C6D"/>
    <w:rsid w:val="00DB207D"/>
    <w:rsid w:val="00DB2C1A"/>
    <w:rsid w:val="00DB4523"/>
    <w:rsid w:val="00DB5353"/>
    <w:rsid w:val="00DB65FD"/>
    <w:rsid w:val="00DB7318"/>
    <w:rsid w:val="00DC005C"/>
    <w:rsid w:val="00DC00DB"/>
    <w:rsid w:val="00DC071C"/>
    <w:rsid w:val="00DC0845"/>
    <w:rsid w:val="00DC0AC0"/>
    <w:rsid w:val="00DC23C3"/>
    <w:rsid w:val="00DC2576"/>
    <w:rsid w:val="00DC2682"/>
    <w:rsid w:val="00DC3A0E"/>
    <w:rsid w:val="00DC417C"/>
    <w:rsid w:val="00DC6007"/>
    <w:rsid w:val="00DC6266"/>
    <w:rsid w:val="00DC649B"/>
    <w:rsid w:val="00DC6B9E"/>
    <w:rsid w:val="00DC6F26"/>
    <w:rsid w:val="00DD0627"/>
    <w:rsid w:val="00DD0E15"/>
    <w:rsid w:val="00DD1CEA"/>
    <w:rsid w:val="00DD271B"/>
    <w:rsid w:val="00DD33F0"/>
    <w:rsid w:val="00DD3B19"/>
    <w:rsid w:val="00DD3E95"/>
    <w:rsid w:val="00DD444A"/>
    <w:rsid w:val="00DD4CF3"/>
    <w:rsid w:val="00DD4E2E"/>
    <w:rsid w:val="00DD5012"/>
    <w:rsid w:val="00DD5722"/>
    <w:rsid w:val="00DD5AC7"/>
    <w:rsid w:val="00DD5CFF"/>
    <w:rsid w:val="00DD5E6E"/>
    <w:rsid w:val="00DD685C"/>
    <w:rsid w:val="00DD68D8"/>
    <w:rsid w:val="00DD6D28"/>
    <w:rsid w:val="00DD70C9"/>
    <w:rsid w:val="00DD74FE"/>
    <w:rsid w:val="00DD7E50"/>
    <w:rsid w:val="00DD7EDF"/>
    <w:rsid w:val="00DE0AAF"/>
    <w:rsid w:val="00DE0D8E"/>
    <w:rsid w:val="00DE1D7B"/>
    <w:rsid w:val="00DE248F"/>
    <w:rsid w:val="00DE254A"/>
    <w:rsid w:val="00DE29F1"/>
    <w:rsid w:val="00DE52C1"/>
    <w:rsid w:val="00DE5D10"/>
    <w:rsid w:val="00DE66C2"/>
    <w:rsid w:val="00DE6713"/>
    <w:rsid w:val="00DE6D47"/>
    <w:rsid w:val="00DE7F1E"/>
    <w:rsid w:val="00DF078E"/>
    <w:rsid w:val="00DF0D4D"/>
    <w:rsid w:val="00DF1B37"/>
    <w:rsid w:val="00DF1CB0"/>
    <w:rsid w:val="00DF2253"/>
    <w:rsid w:val="00DF23BA"/>
    <w:rsid w:val="00DF34C4"/>
    <w:rsid w:val="00DF3688"/>
    <w:rsid w:val="00DF36C2"/>
    <w:rsid w:val="00DF41F4"/>
    <w:rsid w:val="00DF4583"/>
    <w:rsid w:val="00DF4D2A"/>
    <w:rsid w:val="00DF5553"/>
    <w:rsid w:val="00DF5A73"/>
    <w:rsid w:val="00DF5B20"/>
    <w:rsid w:val="00DF6532"/>
    <w:rsid w:val="00DF6B22"/>
    <w:rsid w:val="00DF6F3C"/>
    <w:rsid w:val="00DF7C42"/>
    <w:rsid w:val="00E009BC"/>
    <w:rsid w:val="00E023D8"/>
    <w:rsid w:val="00E02CC3"/>
    <w:rsid w:val="00E03DF5"/>
    <w:rsid w:val="00E0400C"/>
    <w:rsid w:val="00E044AD"/>
    <w:rsid w:val="00E04BA1"/>
    <w:rsid w:val="00E057BE"/>
    <w:rsid w:val="00E06C77"/>
    <w:rsid w:val="00E07398"/>
    <w:rsid w:val="00E07E6D"/>
    <w:rsid w:val="00E10332"/>
    <w:rsid w:val="00E10488"/>
    <w:rsid w:val="00E11D20"/>
    <w:rsid w:val="00E133E0"/>
    <w:rsid w:val="00E13B9A"/>
    <w:rsid w:val="00E14D40"/>
    <w:rsid w:val="00E15721"/>
    <w:rsid w:val="00E1598A"/>
    <w:rsid w:val="00E160CE"/>
    <w:rsid w:val="00E163AD"/>
    <w:rsid w:val="00E2099F"/>
    <w:rsid w:val="00E21B51"/>
    <w:rsid w:val="00E21FA4"/>
    <w:rsid w:val="00E24BC4"/>
    <w:rsid w:val="00E257C1"/>
    <w:rsid w:val="00E2584E"/>
    <w:rsid w:val="00E26274"/>
    <w:rsid w:val="00E26C8C"/>
    <w:rsid w:val="00E27F6B"/>
    <w:rsid w:val="00E30E63"/>
    <w:rsid w:val="00E319AC"/>
    <w:rsid w:val="00E326F7"/>
    <w:rsid w:val="00E327BC"/>
    <w:rsid w:val="00E32CC8"/>
    <w:rsid w:val="00E32FEE"/>
    <w:rsid w:val="00E330C1"/>
    <w:rsid w:val="00E335E3"/>
    <w:rsid w:val="00E33746"/>
    <w:rsid w:val="00E34417"/>
    <w:rsid w:val="00E34B08"/>
    <w:rsid w:val="00E355D7"/>
    <w:rsid w:val="00E35CED"/>
    <w:rsid w:val="00E35E1F"/>
    <w:rsid w:val="00E36589"/>
    <w:rsid w:val="00E365C7"/>
    <w:rsid w:val="00E3768A"/>
    <w:rsid w:val="00E41169"/>
    <w:rsid w:val="00E41C2B"/>
    <w:rsid w:val="00E424B1"/>
    <w:rsid w:val="00E4324A"/>
    <w:rsid w:val="00E43397"/>
    <w:rsid w:val="00E4365B"/>
    <w:rsid w:val="00E43C5D"/>
    <w:rsid w:val="00E43CDD"/>
    <w:rsid w:val="00E447B9"/>
    <w:rsid w:val="00E44F79"/>
    <w:rsid w:val="00E451A4"/>
    <w:rsid w:val="00E451F8"/>
    <w:rsid w:val="00E45CCE"/>
    <w:rsid w:val="00E46650"/>
    <w:rsid w:val="00E46E78"/>
    <w:rsid w:val="00E47210"/>
    <w:rsid w:val="00E47EEF"/>
    <w:rsid w:val="00E50191"/>
    <w:rsid w:val="00E524B6"/>
    <w:rsid w:val="00E52C5D"/>
    <w:rsid w:val="00E53D74"/>
    <w:rsid w:val="00E564CF"/>
    <w:rsid w:val="00E56CBB"/>
    <w:rsid w:val="00E6050E"/>
    <w:rsid w:val="00E60554"/>
    <w:rsid w:val="00E6079B"/>
    <w:rsid w:val="00E608C3"/>
    <w:rsid w:val="00E60989"/>
    <w:rsid w:val="00E61CF0"/>
    <w:rsid w:val="00E62097"/>
    <w:rsid w:val="00E6242E"/>
    <w:rsid w:val="00E62A9F"/>
    <w:rsid w:val="00E62B4A"/>
    <w:rsid w:val="00E63A56"/>
    <w:rsid w:val="00E63AFB"/>
    <w:rsid w:val="00E6408C"/>
    <w:rsid w:val="00E64423"/>
    <w:rsid w:val="00E64940"/>
    <w:rsid w:val="00E64AD8"/>
    <w:rsid w:val="00E65190"/>
    <w:rsid w:val="00E656DF"/>
    <w:rsid w:val="00E666AF"/>
    <w:rsid w:val="00E668DE"/>
    <w:rsid w:val="00E66D17"/>
    <w:rsid w:val="00E66F30"/>
    <w:rsid w:val="00E677C7"/>
    <w:rsid w:val="00E6791B"/>
    <w:rsid w:val="00E70FA2"/>
    <w:rsid w:val="00E71F76"/>
    <w:rsid w:val="00E73847"/>
    <w:rsid w:val="00E73972"/>
    <w:rsid w:val="00E73EDF"/>
    <w:rsid w:val="00E744B8"/>
    <w:rsid w:val="00E75D27"/>
    <w:rsid w:val="00E75D5E"/>
    <w:rsid w:val="00E7763E"/>
    <w:rsid w:val="00E80154"/>
    <w:rsid w:val="00E81426"/>
    <w:rsid w:val="00E81A67"/>
    <w:rsid w:val="00E82122"/>
    <w:rsid w:val="00E83920"/>
    <w:rsid w:val="00E83DEE"/>
    <w:rsid w:val="00E84ADA"/>
    <w:rsid w:val="00E85504"/>
    <w:rsid w:val="00E855D1"/>
    <w:rsid w:val="00E86491"/>
    <w:rsid w:val="00E87AB6"/>
    <w:rsid w:val="00E87D5B"/>
    <w:rsid w:val="00E900A5"/>
    <w:rsid w:val="00E91D99"/>
    <w:rsid w:val="00E92C8D"/>
    <w:rsid w:val="00E939FF"/>
    <w:rsid w:val="00E93BB9"/>
    <w:rsid w:val="00E94AA4"/>
    <w:rsid w:val="00E94B35"/>
    <w:rsid w:val="00E95FB4"/>
    <w:rsid w:val="00E968D0"/>
    <w:rsid w:val="00E96F58"/>
    <w:rsid w:val="00E9717B"/>
    <w:rsid w:val="00E97295"/>
    <w:rsid w:val="00EA2C20"/>
    <w:rsid w:val="00EA33BD"/>
    <w:rsid w:val="00EA37A0"/>
    <w:rsid w:val="00EA3A24"/>
    <w:rsid w:val="00EA3DB0"/>
    <w:rsid w:val="00EA4FDA"/>
    <w:rsid w:val="00EA58AC"/>
    <w:rsid w:val="00EA6940"/>
    <w:rsid w:val="00EA6E48"/>
    <w:rsid w:val="00EA6EFF"/>
    <w:rsid w:val="00EA705B"/>
    <w:rsid w:val="00EA7144"/>
    <w:rsid w:val="00EA730E"/>
    <w:rsid w:val="00EA7360"/>
    <w:rsid w:val="00EA7446"/>
    <w:rsid w:val="00EA7A1B"/>
    <w:rsid w:val="00EB062A"/>
    <w:rsid w:val="00EB0C28"/>
    <w:rsid w:val="00EB0F1B"/>
    <w:rsid w:val="00EB158C"/>
    <w:rsid w:val="00EB24E5"/>
    <w:rsid w:val="00EB3294"/>
    <w:rsid w:val="00EB3E85"/>
    <w:rsid w:val="00EB4515"/>
    <w:rsid w:val="00EB4702"/>
    <w:rsid w:val="00EB50ED"/>
    <w:rsid w:val="00EB52E1"/>
    <w:rsid w:val="00EB620D"/>
    <w:rsid w:val="00EB62BC"/>
    <w:rsid w:val="00EB7108"/>
    <w:rsid w:val="00EB7C8F"/>
    <w:rsid w:val="00EC026F"/>
    <w:rsid w:val="00EC0B8D"/>
    <w:rsid w:val="00EC27B0"/>
    <w:rsid w:val="00EC29E9"/>
    <w:rsid w:val="00EC2A59"/>
    <w:rsid w:val="00EC32F7"/>
    <w:rsid w:val="00EC443B"/>
    <w:rsid w:val="00EC489D"/>
    <w:rsid w:val="00EC4B04"/>
    <w:rsid w:val="00EC5083"/>
    <w:rsid w:val="00EC5D7C"/>
    <w:rsid w:val="00EC668E"/>
    <w:rsid w:val="00EC6CB8"/>
    <w:rsid w:val="00EC7065"/>
    <w:rsid w:val="00EC7C52"/>
    <w:rsid w:val="00ED01CB"/>
    <w:rsid w:val="00ED028F"/>
    <w:rsid w:val="00ED0BA3"/>
    <w:rsid w:val="00ED0FB6"/>
    <w:rsid w:val="00ED3C84"/>
    <w:rsid w:val="00ED40C6"/>
    <w:rsid w:val="00ED41CE"/>
    <w:rsid w:val="00ED44DD"/>
    <w:rsid w:val="00ED4BCC"/>
    <w:rsid w:val="00ED4F43"/>
    <w:rsid w:val="00ED5938"/>
    <w:rsid w:val="00ED6A82"/>
    <w:rsid w:val="00ED6BF9"/>
    <w:rsid w:val="00ED6D00"/>
    <w:rsid w:val="00ED6F91"/>
    <w:rsid w:val="00ED784C"/>
    <w:rsid w:val="00EE0176"/>
    <w:rsid w:val="00EE05E7"/>
    <w:rsid w:val="00EE1208"/>
    <w:rsid w:val="00EE2DBE"/>
    <w:rsid w:val="00EE3589"/>
    <w:rsid w:val="00EE39E5"/>
    <w:rsid w:val="00EE422A"/>
    <w:rsid w:val="00EE5010"/>
    <w:rsid w:val="00EE5111"/>
    <w:rsid w:val="00EE52AD"/>
    <w:rsid w:val="00EE5921"/>
    <w:rsid w:val="00EE5931"/>
    <w:rsid w:val="00EE67A8"/>
    <w:rsid w:val="00EE69EE"/>
    <w:rsid w:val="00EE6DE8"/>
    <w:rsid w:val="00EE72A5"/>
    <w:rsid w:val="00EE799E"/>
    <w:rsid w:val="00EF18A1"/>
    <w:rsid w:val="00EF1DCD"/>
    <w:rsid w:val="00EF2BA4"/>
    <w:rsid w:val="00EF374A"/>
    <w:rsid w:val="00EF37A8"/>
    <w:rsid w:val="00EF3BB8"/>
    <w:rsid w:val="00EF421F"/>
    <w:rsid w:val="00EF4359"/>
    <w:rsid w:val="00EF50EC"/>
    <w:rsid w:val="00EF553F"/>
    <w:rsid w:val="00EF6C61"/>
    <w:rsid w:val="00EF73D7"/>
    <w:rsid w:val="00EF79F0"/>
    <w:rsid w:val="00EF7B04"/>
    <w:rsid w:val="00EF7B26"/>
    <w:rsid w:val="00EF7F07"/>
    <w:rsid w:val="00EF7F5E"/>
    <w:rsid w:val="00F001B9"/>
    <w:rsid w:val="00F018D0"/>
    <w:rsid w:val="00F01A2C"/>
    <w:rsid w:val="00F01C59"/>
    <w:rsid w:val="00F03CA3"/>
    <w:rsid w:val="00F03CC1"/>
    <w:rsid w:val="00F04115"/>
    <w:rsid w:val="00F052BA"/>
    <w:rsid w:val="00F058A1"/>
    <w:rsid w:val="00F0796D"/>
    <w:rsid w:val="00F07B51"/>
    <w:rsid w:val="00F102DE"/>
    <w:rsid w:val="00F10720"/>
    <w:rsid w:val="00F110FA"/>
    <w:rsid w:val="00F11391"/>
    <w:rsid w:val="00F119A8"/>
    <w:rsid w:val="00F12D77"/>
    <w:rsid w:val="00F1345C"/>
    <w:rsid w:val="00F1374F"/>
    <w:rsid w:val="00F138B6"/>
    <w:rsid w:val="00F1473A"/>
    <w:rsid w:val="00F14D7E"/>
    <w:rsid w:val="00F14E32"/>
    <w:rsid w:val="00F15325"/>
    <w:rsid w:val="00F1546B"/>
    <w:rsid w:val="00F163FB"/>
    <w:rsid w:val="00F16FCB"/>
    <w:rsid w:val="00F1738E"/>
    <w:rsid w:val="00F174A4"/>
    <w:rsid w:val="00F20019"/>
    <w:rsid w:val="00F20AC5"/>
    <w:rsid w:val="00F21349"/>
    <w:rsid w:val="00F21F28"/>
    <w:rsid w:val="00F22571"/>
    <w:rsid w:val="00F2293A"/>
    <w:rsid w:val="00F237F3"/>
    <w:rsid w:val="00F23D1F"/>
    <w:rsid w:val="00F2518B"/>
    <w:rsid w:val="00F25788"/>
    <w:rsid w:val="00F26563"/>
    <w:rsid w:val="00F273DB"/>
    <w:rsid w:val="00F2781C"/>
    <w:rsid w:val="00F30998"/>
    <w:rsid w:val="00F30E48"/>
    <w:rsid w:val="00F31334"/>
    <w:rsid w:val="00F31359"/>
    <w:rsid w:val="00F31EA9"/>
    <w:rsid w:val="00F32869"/>
    <w:rsid w:val="00F32BA4"/>
    <w:rsid w:val="00F333E8"/>
    <w:rsid w:val="00F33488"/>
    <w:rsid w:val="00F3372F"/>
    <w:rsid w:val="00F3496D"/>
    <w:rsid w:val="00F349BE"/>
    <w:rsid w:val="00F34C34"/>
    <w:rsid w:val="00F358E6"/>
    <w:rsid w:val="00F35CE6"/>
    <w:rsid w:val="00F36786"/>
    <w:rsid w:val="00F36882"/>
    <w:rsid w:val="00F36926"/>
    <w:rsid w:val="00F3694B"/>
    <w:rsid w:val="00F369AB"/>
    <w:rsid w:val="00F36BF7"/>
    <w:rsid w:val="00F37224"/>
    <w:rsid w:val="00F41865"/>
    <w:rsid w:val="00F42714"/>
    <w:rsid w:val="00F42BB6"/>
    <w:rsid w:val="00F439EF"/>
    <w:rsid w:val="00F43EDF"/>
    <w:rsid w:val="00F45E3A"/>
    <w:rsid w:val="00F46268"/>
    <w:rsid w:val="00F5006C"/>
    <w:rsid w:val="00F53CDE"/>
    <w:rsid w:val="00F54726"/>
    <w:rsid w:val="00F5495D"/>
    <w:rsid w:val="00F54B1A"/>
    <w:rsid w:val="00F57C87"/>
    <w:rsid w:val="00F602DE"/>
    <w:rsid w:val="00F60AC8"/>
    <w:rsid w:val="00F61447"/>
    <w:rsid w:val="00F61E20"/>
    <w:rsid w:val="00F628F0"/>
    <w:rsid w:val="00F630A5"/>
    <w:rsid w:val="00F635AA"/>
    <w:rsid w:val="00F636CC"/>
    <w:rsid w:val="00F63C5A"/>
    <w:rsid w:val="00F63C6B"/>
    <w:rsid w:val="00F64684"/>
    <w:rsid w:val="00F64D6B"/>
    <w:rsid w:val="00F64FD7"/>
    <w:rsid w:val="00F65092"/>
    <w:rsid w:val="00F659AD"/>
    <w:rsid w:val="00F660BF"/>
    <w:rsid w:val="00F66483"/>
    <w:rsid w:val="00F67F75"/>
    <w:rsid w:val="00F70FBE"/>
    <w:rsid w:val="00F71C1A"/>
    <w:rsid w:val="00F72F3A"/>
    <w:rsid w:val="00F72F4E"/>
    <w:rsid w:val="00F7345F"/>
    <w:rsid w:val="00F7375B"/>
    <w:rsid w:val="00F7509C"/>
    <w:rsid w:val="00F75447"/>
    <w:rsid w:val="00F7644E"/>
    <w:rsid w:val="00F76769"/>
    <w:rsid w:val="00F77982"/>
    <w:rsid w:val="00F77B6B"/>
    <w:rsid w:val="00F80270"/>
    <w:rsid w:val="00F80768"/>
    <w:rsid w:val="00F8099D"/>
    <w:rsid w:val="00F81A5B"/>
    <w:rsid w:val="00F81D04"/>
    <w:rsid w:val="00F82267"/>
    <w:rsid w:val="00F824F8"/>
    <w:rsid w:val="00F82511"/>
    <w:rsid w:val="00F82956"/>
    <w:rsid w:val="00F82B7B"/>
    <w:rsid w:val="00F831B2"/>
    <w:rsid w:val="00F83782"/>
    <w:rsid w:val="00F83CC5"/>
    <w:rsid w:val="00F83EE2"/>
    <w:rsid w:val="00F84C3B"/>
    <w:rsid w:val="00F85B40"/>
    <w:rsid w:val="00F85FF4"/>
    <w:rsid w:val="00F860C4"/>
    <w:rsid w:val="00F862DA"/>
    <w:rsid w:val="00F86854"/>
    <w:rsid w:val="00F86997"/>
    <w:rsid w:val="00F900FC"/>
    <w:rsid w:val="00F90731"/>
    <w:rsid w:val="00F90A08"/>
    <w:rsid w:val="00F91D39"/>
    <w:rsid w:val="00F924CC"/>
    <w:rsid w:val="00F92FBA"/>
    <w:rsid w:val="00F931CA"/>
    <w:rsid w:val="00F94D6A"/>
    <w:rsid w:val="00F96213"/>
    <w:rsid w:val="00F9649E"/>
    <w:rsid w:val="00F96E14"/>
    <w:rsid w:val="00F971BD"/>
    <w:rsid w:val="00F97DD3"/>
    <w:rsid w:val="00F97FD9"/>
    <w:rsid w:val="00FA0A6B"/>
    <w:rsid w:val="00FA0F3E"/>
    <w:rsid w:val="00FA1C01"/>
    <w:rsid w:val="00FA28CE"/>
    <w:rsid w:val="00FA4276"/>
    <w:rsid w:val="00FA43BD"/>
    <w:rsid w:val="00FA4996"/>
    <w:rsid w:val="00FA58F7"/>
    <w:rsid w:val="00FA59A2"/>
    <w:rsid w:val="00FA648A"/>
    <w:rsid w:val="00FA6629"/>
    <w:rsid w:val="00FA7A51"/>
    <w:rsid w:val="00FB05B3"/>
    <w:rsid w:val="00FB1510"/>
    <w:rsid w:val="00FB1724"/>
    <w:rsid w:val="00FB184E"/>
    <w:rsid w:val="00FB2227"/>
    <w:rsid w:val="00FB2692"/>
    <w:rsid w:val="00FB27A1"/>
    <w:rsid w:val="00FB2A94"/>
    <w:rsid w:val="00FB4AE4"/>
    <w:rsid w:val="00FB5696"/>
    <w:rsid w:val="00FB6943"/>
    <w:rsid w:val="00FB6F20"/>
    <w:rsid w:val="00FB729D"/>
    <w:rsid w:val="00FC07D4"/>
    <w:rsid w:val="00FC099F"/>
    <w:rsid w:val="00FC0DF3"/>
    <w:rsid w:val="00FC22FE"/>
    <w:rsid w:val="00FC3749"/>
    <w:rsid w:val="00FC458B"/>
    <w:rsid w:val="00FC49FD"/>
    <w:rsid w:val="00FC510F"/>
    <w:rsid w:val="00FC5261"/>
    <w:rsid w:val="00FC5CCC"/>
    <w:rsid w:val="00FC5F94"/>
    <w:rsid w:val="00FC6F6D"/>
    <w:rsid w:val="00FC7489"/>
    <w:rsid w:val="00FC77E9"/>
    <w:rsid w:val="00FD0564"/>
    <w:rsid w:val="00FD1852"/>
    <w:rsid w:val="00FD1EAA"/>
    <w:rsid w:val="00FD28DE"/>
    <w:rsid w:val="00FD2CC2"/>
    <w:rsid w:val="00FD3651"/>
    <w:rsid w:val="00FD3B1E"/>
    <w:rsid w:val="00FD4262"/>
    <w:rsid w:val="00FD4BBB"/>
    <w:rsid w:val="00FD4E6F"/>
    <w:rsid w:val="00FD53BB"/>
    <w:rsid w:val="00FD5A68"/>
    <w:rsid w:val="00FD6143"/>
    <w:rsid w:val="00FD744D"/>
    <w:rsid w:val="00FD79BF"/>
    <w:rsid w:val="00FD79E2"/>
    <w:rsid w:val="00FE0BAA"/>
    <w:rsid w:val="00FE15CF"/>
    <w:rsid w:val="00FE1E65"/>
    <w:rsid w:val="00FE25B5"/>
    <w:rsid w:val="00FE26B5"/>
    <w:rsid w:val="00FE3838"/>
    <w:rsid w:val="00FE3BD2"/>
    <w:rsid w:val="00FE4C95"/>
    <w:rsid w:val="00FE4FCA"/>
    <w:rsid w:val="00FE4FD1"/>
    <w:rsid w:val="00FE50BC"/>
    <w:rsid w:val="00FE60A5"/>
    <w:rsid w:val="00FE688A"/>
    <w:rsid w:val="00FE694E"/>
    <w:rsid w:val="00FF02F4"/>
    <w:rsid w:val="00FF0689"/>
    <w:rsid w:val="00FF0844"/>
    <w:rsid w:val="00FF1298"/>
    <w:rsid w:val="00FF258E"/>
    <w:rsid w:val="00FF264E"/>
    <w:rsid w:val="00FF3B1D"/>
    <w:rsid w:val="00FF5336"/>
    <w:rsid w:val="00FF58E9"/>
    <w:rsid w:val="00FF73D7"/>
    <w:rsid w:val="00FF77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B46D68"/>
  <w15:chartTrackingRefBased/>
  <w15:docId w15:val="{008EC30B-5300-46C6-9A45-96A4210AEB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28CE"/>
    <w:pPr>
      <w:spacing w:before="120" w:after="120" w:line="240" w:lineRule="auto"/>
    </w:pPr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55C7F"/>
    <w:pPr>
      <w:keepNext/>
      <w:keepLines/>
      <w:numPr>
        <w:numId w:val="20"/>
      </w:numPr>
      <w:spacing w:before="240" w:after="0"/>
      <w:outlineLvl w:val="0"/>
    </w:pPr>
    <w:rPr>
      <w:rFonts w:eastAsiaTheme="majorEastAsia" w:cstheme="majorBidi"/>
      <w:b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E0129"/>
    <w:pPr>
      <w:keepNext/>
      <w:keepLines/>
      <w:numPr>
        <w:ilvl w:val="1"/>
        <w:numId w:val="20"/>
      </w:numPr>
      <w:spacing w:before="40" w:after="0"/>
      <w:outlineLvl w:val="1"/>
    </w:pPr>
    <w:rPr>
      <w:rFonts w:eastAsiaTheme="majorEastAsia" w:cstheme="majorBidi"/>
      <w:b/>
      <w:color w:val="0D0D0D" w:themeColor="text1" w:themeTint="F2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0129"/>
    <w:pPr>
      <w:keepNext/>
      <w:keepLines/>
      <w:numPr>
        <w:ilvl w:val="2"/>
        <w:numId w:val="20"/>
      </w:numPr>
      <w:spacing w:before="40" w:after="0"/>
      <w:outlineLvl w:val="2"/>
    </w:pPr>
    <w:rPr>
      <w:rFonts w:eastAsiaTheme="majorEastAsia" w:cstheme="majorBidi"/>
      <w:b/>
      <w:color w:val="0D0D0D" w:themeColor="text1" w:themeTint="F2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755378"/>
    <w:pPr>
      <w:numPr>
        <w:ilvl w:val="3"/>
      </w:numPr>
      <w:outlineLvl w:val="3"/>
    </w:p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D7F6B"/>
    <w:pPr>
      <w:keepNext/>
      <w:keepLines/>
      <w:numPr>
        <w:ilvl w:val="4"/>
        <w:numId w:val="20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D7F6B"/>
    <w:pPr>
      <w:keepNext/>
      <w:keepLines/>
      <w:numPr>
        <w:ilvl w:val="5"/>
        <w:numId w:val="20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1443F"/>
    <w:pPr>
      <w:keepNext/>
      <w:keepLines/>
      <w:numPr>
        <w:ilvl w:val="6"/>
        <w:numId w:val="20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1443F"/>
    <w:pPr>
      <w:keepNext/>
      <w:keepLines/>
      <w:numPr>
        <w:ilvl w:val="7"/>
        <w:numId w:val="2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1443F"/>
    <w:pPr>
      <w:keepNext/>
      <w:keepLines/>
      <w:numPr>
        <w:ilvl w:val="8"/>
        <w:numId w:val="2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1">
    <w:name w:val="Style1"/>
    <w:uiPriority w:val="99"/>
    <w:rsid w:val="00CE0129"/>
    <w:pPr>
      <w:numPr>
        <w:numId w:val="1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CD7F6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7F6B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D7F6B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7F6B"/>
    <w:rPr>
      <w:rFonts w:ascii="Calibri" w:hAnsi="Calibri" w:cs="Calibri"/>
      <w:noProof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55C7F"/>
    <w:rPr>
      <w:rFonts w:ascii="Arial" w:eastAsiaTheme="majorEastAsia" w:hAnsi="Arial" w:cstheme="majorBidi"/>
      <w:b/>
      <w:color w:val="00000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7F6B"/>
    <w:rPr>
      <w:rFonts w:ascii="Calibri" w:eastAsiaTheme="majorEastAsia" w:hAnsi="Calibri" w:cstheme="majorBidi"/>
      <w:b/>
      <w:color w:val="0D0D0D" w:themeColor="text1" w:themeTint="F2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7F6B"/>
    <w:rPr>
      <w:rFonts w:ascii="Calibri" w:eastAsiaTheme="majorEastAsia" w:hAnsi="Calibri" w:cstheme="majorBidi"/>
      <w:b/>
      <w:color w:val="0D0D0D" w:themeColor="text1" w:themeTint="F2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D7F6B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D7F6B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TOC1">
    <w:name w:val="toc 1"/>
    <w:basedOn w:val="Normal"/>
    <w:next w:val="Normal"/>
    <w:autoRedefine/>
    <w:uiPriority w:val="39"/>
    <w:unhideWhenUsed/>
    <w:rsid w:val="00CD7F6B"/>
    <w:rPr>
      <w:rFonts w:asciiTheme="minorHAnsi" w:hAnsiTheme="minorHAnsi" w:cs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CD7F6B"/>
    <w:pPr>
      <w:spacing w:before="0" w:after="0"/>
      <w:ind w:left="240"/>
    </w:pPr>
    <w:rPr>
      <w:rFonts w:asciiTheme="minorHAnsi" w:hAnsiTheme="minorHAnsi"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CD7F6B"/>
    <w:pPr>
      <w:spacing w:before="0" w:after="0"/>
      <w:ind w:left="480"/>
    </w:pPr>
    <w:rPr>
      <w:rFonts w:asciiTheme="minorHAnsi" w:hAnsiTheme="minorHAnsi"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CD7F6B"/>
    <w:pPr>
      <w:spacing w:before="0" w:after="0"/>
      <w:ind w:left="720"/>
    </w:pPr>
    <w:rPr>
      <w:rFonts w:asciiTheme="minorHAnsi" w:hAnsiTheme="minorHAnsi"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CD7F6B"/>
    <w:pPr>
      <w:spacing w:before="0" w:after="0"/>
      <w:ind w:left="960"/>
    </w:pPr>
    <w:rPr>
      <w:rFonts w:asciiTheme="minorHAnsi" w:hAnsiTheme="minorHAnsi"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CD7F6B"/>
    <w:pPr>
      <w:spacing w:before="0" w:after="0"/>
      <w:ind w:left="1200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CD7F6B"/>
    <w:pPr>
      <w:spacing w:before="0" w:after="0"/>
      <w:ind w:left="1440"/>
    </w:pPr>
    <w:rPr>
      <w:rFonts w:asciiTheme="minorHAnsi" w:hAnsiTheme="minorHAnsi"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CD7F6B"/>
    <w:pPr>
      <w:spacing w:before="0" w:after="0"/>
      <w:ind w:left="1680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CD7F6B"/>
    <w:pPr>
      <w:spacing w:before="0" w:after="0"/>
      <w:ind w:left="1920"/>
    </w:pPr>
    <w:rPr>
      <w:rFonts w:asciiTheme="minorHAnsi" w:hAnsiTheme="minorHAnsi" w:cstheme="minorHAnsi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7F6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7F6B"/>
    <w:rPr>
      <w:rFonts w:ascii="Calibri" w:hAnsi="Calibr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D7F6B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CD7F6B"/>
    <w:rPr>
      <w:rFonts w:ascii="Calibri" w:hAnsi="Calibri"/>
      <w:sz w:val="24"/>
    </w:rPr>
  </w:style>
  <w:style w:type="paragraph" w:styleId="Footer">
    <w:name w:val="footer"/>
    <w:basedOn w:val="Normal"/>
    <w:link w:val="FooterChar"/>
    <w:uiPriority w:val="99"/>
    <w:unhideWhenUsed/>
    <w:rsid w:val="00CD7F6B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CD7F6B"/>
    <w:rPr>
      <w:rFonts w:ascii="Calibri" w:hAnsi="Calibri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CD7F6B"/>
    <w:pPr>
      <w:spacing w:before="0" w:after="200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D7F6B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CD7F6B"/>
    <w:rPr>
      <w:sz w:val="16"/>
      <w:szCs w:val="16"/>
    </w:rPr>
  </w:style>
  <w:style w:type="character" w:styleId="EndnoteReference">
    <w:name w:val="endnote reference"/>
    <w:basedOn w:val="DefaultParagraphFont"/>
    <w:uiPriority w:val="99"/>
    <w:semiHidden/>
    <w:unhideWhenUsed/>
    <w:rsid w:val="00CD7F6B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7F6B"/>
    <w:pPr>
      <w:spacing w:before="0"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7F6B"/>
    <w:rPr>
      <w:rFonts w:ascii="Calibri" w:hAnsi="Calibr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D7F6B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CD7F6B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CD7F6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CD7F6B"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color w:val="2F5496" w:themeColor="accent1" w:themeShade="BF"/>
    </w:rPr>
  </w:style>
  <w:style w:type="character" w:styleId="UnresolvedMention">
    <w:name w:val="Unresolved Mention"/>
    <w:basedOn w:val="DefaultParagraphFont"/>
    <w:uiPriority w:val="99"/>
    <w:semiHidden/>
    <w:unhideWhenUsed/>
    <w:rsid w:val="00CD7F6B"/>
    <w:rPr>
      <w:color w:val="605E5C"/>
      <w:shd w:val="clear" w:color="auto" w:fill="E1DFDD"/>
    </w:rPr>
  </w:style>
  <w:style w:type="paragraph" w:styleId="Title">
    <w:name w:val="Title"/>
    <w:basedOn w:val="Normal"/>
    <w:next w:val="Normal"/>
    <w:link w:val="TitleChar"/>
    <w:uiPriority w:val="10"/>
    <w:qFormat/>
    <w:rsid w:val="000605C4"/>
    <w:pPr>
      <w:spacing w:before="0"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605C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4Char">
    <w:name w:val="Heading 4 Char"/>
    <w:basedOn w:val="DefaultParagraphFont"/>
    <w:link w:val="Heading4"/>
    <w:uiPriority w:val="9"/>
    <w:rsid w:val="00755378"/>
    <w:rPr>
      <w:rFonts w:ascii="Calibri" w:eastAsiaTheme="majorEastAsia" w:hAnsi="Calibri" w:cstheme="majorBidi"/>
      <w:b/>
      <w:color w:val="0D0D0D" w:themeColor="text1" w:themeTint="F2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1443F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1443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1443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Strong">
    <w:name w:val="Strong"/>
    <w:basedOn w:val="DefaultParagraphFont"/>
    <w:uiPriority w:val="22"/>
    <w:qFormat/>
    <w:rsid w:val="00447D10"/>
    <w:rPr>
      <w:b/>
      <w:bCs/>
    </w:rPr>
  </w:style>
  <w:style w:type="paragraph" w:customStyle="1" w:styleId="comp">
    <w:name w:val="comp"/>
    <w:basedOn w:val="Normal"/>
    <w:rsid w:val="00E94AA4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character" w:styleId="Emphasis">
    <w:name w:val="Emphasis"/>
    <w:basedOn w:val="DefaultParagraphFont"/>
    <w:uiPriority w:val="20"/>
    <w:qFormat/>
    <w:rsid w:val="002D5C89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77BD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77BD7"/>
    <w:rPr>
      <w:rFonts w:ascii="Courier New" w:eastAsia="Times New Roman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077BD7"/>
    <w:rPr>
      <w:rFonts w:ascii="Courier New" w:eastAsia="Times New Roman" w:hAnsi="Courier New" w:cs="Courier New"/>
      <w:sz w:val="20"/>
      <w:szCs w:val="20"/>
    </w:rPr>
  </w:style>
  <w:style w:type="character" w:customStyle="1" w:styleId="notion-enable-hover">
    <w:name w:val="notion-enable-hover"/>
    <w:basedOn w:val="DefaultParagraphFont"/>
    <w:rsid w:val="00603C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971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92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21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3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5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074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37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76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4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6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7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77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9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98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0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EF5C71-6D25-4879-80FF-E598AEA704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678</TotalTime>
  <Pages>1</Pages>
  <Words>2042</Words>
  <Characters>10620</Characters>
  <Application>Microsoft Office Word</Application>
  <DocSecurity>0</DocSecurity>
  <Lines>272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irez Vallejo, Johan</dc:creator>
  <cp:keywords/>
  <dc:description/>
  <cp:lastModifiedBy>Johan Sebastian Ramirez Vallejo</cp:lastModifiedBy>
  <cp:revision>1196</cp:revision>
  <dcterms:created xsi:type="dcterms:W3CDTF">2021-09-04T09:44:00Z</dcterms:created>
  <dcterms:modified xsi:type="dcterms:W3CDTF">2023-02-25T0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bf4888c2ae0eb6eb9b5a3d42301b68a67229c46f7eae50b916e749b3f87f0d3</vt:lpwstr>
  </property>
</Properties>
</file>